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to Research Topic: Biogeosciences and Wine: th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D563B21"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r w:rsidR="006D3566">
        <w:rPr>
          <w:rFonts w:eastAsia="Times New Roman" w:cstheme="minorHAnsi"/>
          <w:color w:val="222222"/>
          <w:shd w:val="clear" w:color="auto" w:fill="FFFFFF"/>
        </w:rPr>
        <w:t>XXX</w:t>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Phenology, climate change, heat stress, flowering, lab conditions, Vitis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59745F92" w:rsidR="00484110" w:rsidRPr="000661C8" w:rsidRDefault="00484110" w:rsidP="00E6288F">
      <w:pPr>
        <w:ind w:right="90"/>
        <w:rPr>
          <w:rFonts w:eastAsia="Times New Roman" w:cstheme="minorHAnsi"/>
          <w:shd w:val="clear" w:color="auto" w:fill="FFFFFF"/>
        </w:rPr>
      </w:pPr>
      <w:r w:rsidRPr="00484110">
        <w:rPr>
          <w:rFonts w:eastAsia="Times New Roman" w:cstheme="minorHAnsi"/>
          <w:color w:val="222222"/>
          <w:shd w:val="clear" w:color="auto" w:fill="FFFFFF"/>
        </w:rPr>
        <w:t>Climate change has challenged growers and researchers alike to better understand how warm temperatures may impact winegrap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inegrap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then </w:t>
      </w:r>
      <w:r w:rsidR="00083FAD" w:rsidRPr="00C6329C">
        <w:rPr>
          <w:rFonts w:eastAsia="Times New Roman" w:cstheme="minorHAnsi"/>
          <w:shd w:val="clear" w:color="auto" w:fill="FFFFFF"/>
        </w:rPr>
        <w:t xml:space="preserve">exposed </w:t>
      </w:r>
      <w:r w:rsidR="006A66EC">
        <w:rPr>
          <w:rFonts w:eastAsia="Times New Roman" w:cstheme="minorHAnsi"/>
          <w:shd w:val="clear" w:color="auto" w:fill="FFFFFF"/>
        </w:rPr>
        <w:t>a set of plants 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 xml:space="preserve">found very few studies have examined more than one variety, which may due to challenge of growing diverse varieties together. 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w:t>
      </w:r>
      <w:r w:rsidR="006A66EC">
        <w:rPr>
          <w:rFonts w:eastAsia="Times New Roman" w:cstheme="minorHAnsi"/>
          <w:shd w:val="clear" w:color="auto" w:fill="FFFFFF"/>
        </w:rPr>
        <w:t xml:space="preserve">al varieties had no flowering), which </w:t>
      </w:r>
      <w:r w:rsidR="000661C8">
        <w:rPr>
          <w:rFonts w:eastAsia="Times New Roman" w:cstheme="minorHAnsi"/>
          <w:shd w:val="clear" w:color="auto" w:fill="FFFFFF"/>
        </w:rPr>
        <w:t xml:space="preserve">made it impossible to study variety-specific response to temperatur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the our literature review: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inegrape yields in a </w:t>
      </w:r>
      <w:r w:rsidRPr="00C6329C">
        <w:rPr>
          <w:rFonts w:eastAsia="Times New Roman" w:cstheme="minorHAnsi"/>
          <w:color w:val="222222"/>
          <w:shd w:val="clear" w:color="auto" w:fill="FFFFFF"/>
        </w:rPr>
        <w:lastRenderedPageBreak/>
        <w:t>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3B3E18DF"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951FDA">
        <w:rPr>
          <w:rFonts w:ascii="Calibri" w:hAnsi="Calibri"/>
        </w:rPr>
        <w:instrText xml:space="preserve"> ADDIN ZOTERO_ITEM CSL_CITATION {"citationID":"kbs8gEia","properties":{"formattedCitation":"(Van Leeuwen et al., 2019)","plainCitation":"(Van Leeuwen et al., 2019)","noteIndex":0},"citationItems":[{"id":190,"uris":["http://zotero.org/users/local/5fXO9JKQ/items/ASANEZCX"],"uri":["http://zotero.org/users/local/5fXO9JKQ/items/ASANEZCX"],"itemData":{"id":190,"type":"article-journal","title":"An Update on the Impact of Climate Change in Viticulture and Potential Adaptations","container-title":"Agronomy","page":"514","volume":"9","issue":"9","source":"DOI.org (Crossref)","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DOI":"10.3390/agronomy9090514","ISSN":"2073-4395","journalAbbreviation":"Agronomy","language":"en","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C64D52">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local/5fXO9JKQ/items/LDXM9AXG"],"uri":["http://zotero.org/users/local/5fXO9JKQ/items/LDXM9AXG"],"itemData":{"id":170,"type":"article-journal","title":"Climate Induced Historic and Future Changes in Viticulture","container-title":"Journal of Wine Research","page":"137-145","volume":"21","issue":"2-3","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DOI":"10.1080/09571264.2010.530098","ISSN":"0957-1264","author":[{"family":"Schultz","given":"Hans R."},{"family":"Jones","given":"Gregory V."}],"issued":{"date-parts":[["2010"]]}}},{"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C64D52">
        <w:rPr>
          <w:rFonts w:ascii="Calibri" w:hAnsi="Calibri"/>
        </w:rPr>
        <w:instrText xml:space="preserve"> ADDIN ZOTERO_ITEM CSL_CITATION {"citationID":"sbDV6loH","properties":{"formattedCitation":"(Hannah et al., 2013)","plainCitation":"(Hannah et al., 2013)","noteIndex":0},"citationItems":[{"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7002D1B4"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r>
        <w:rPr>
          <w:rFonts w:ascii="Calibri" w:hAnsi="Calibri"/>
        </w:rPr>
        <w:t>gen</w:t>
      </w:r>
      <w:r w:rsidR="008B00AD">
        <w:rPr>
          <w:rFonts w:ascii="Calibri" w:hAnsi="Calibri"/>
        </w:rPr>
        <w:t xml:space="preserve">o-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C64D52">
        <w:rPr>
          <w:rFonts w:ascii="Calibri" w:hAnsi="Calibri"/>
        </w:rPr>
        <w:instrText xml:space="preserve"> ADDIN ZOTERO_ITEM CSL_CITATION {"citationID":"CMX8Iqu3","properties":{"formattedCitation":"(Ollat et al., 2015, 2016; Wolkovich et al., 2017)","plainCitation":"(Ollat et al., 2015, 2016; Wolkovich et al., 2017)","noteIndex":0},"citationItems":[{"id":160,"uris":["http://zotero.org/users/local/5fXO9JKQ/items/3FAMG9YY"],"uri":["http://zotero.org/users/local/5fXO9JKQ/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5, 2016; Wolkovich et al., 2017)</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4n9JYQVd","properties":{"formattedCitation":"(Myles, 2013; Duch\\uc0\\u234{}ne, 2016)","plainCitation":"(Myles, 2013; Duchêne, 2016)","noteIndex":0},"citationItems":[{"id":159,"uris":["http://zotero.org/users/local/5fXO9JKQ/items/EPJLDNR8"],"uri":["http://zotero.org/users/local/5fXO9JKQ/items/EPJLDNR8"],"itemData":{"id":159,"type":"article-journal","title":"Improving fruit and wine: what does genomics have to offer?","container-title":"Trends in Genetics","page":"190-196","volume":"29","issue":"4","DOI":"http://dx.doi.org/10.1016/j.tig.2013.01.006","author":[{"family":"Myles","given":"Sean"}],"issued":{"date-parts":[["2013"]]}}},{"id":138,"uris":["http://zotero.org/users/local/5fXO9JKQ/items/BH7NGQS4"],"uri":["http://zotero.org/users/local/5fXO9JKQ/items/BH7NGQS4"],"itemData":{"id":138,"type":"article-journal","title":"How can grapevine genetics contribute to the adaptation to climate change?","container-title":"OENO One","volume":"50","issue":"3","DOI":"10.20870/oeno-one.2016.50.3.98","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C64D52">
        <w:rPr>
          <w:rFonts w:ascii="Calibri" w:hAnsi="Calibri"/>
        </w:rPr>
        <w:instrText xml:space="preserve"> ADDIN ZOTERO_ITEM CSL_CITATION {"citationID":"ZVWNPLNN","properties":{"formattedCitation":"(Lacombe, 2012; Anderson, 2013)","plainCitation":"(Lacombe, 2012; Anderson, 2013)","noteIndex":0},"citationItems":[{"id":26,"uris":["http://zotero.org/users/local/5fXO9JKQ/items/H9JMZ68U"],"uri":["http://zotero.org/users/local/5fXO9JKQ/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local/5fXO9JKQ/items/G8HC49W4"],"uri":["http://zotero.org/users/local/5fXO9JKQ/items/G8HC49W4"],"itemData":{"id":128,"type":"book","title":"Which winegrape varieties are grown where? : a global picture","publisher":"University of Adelaide Press","publisher-place":"Adelaide, South Australia","event-place":"Adelaide, South Australia","ISBN":"978-1-922064-68-4","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ldBXaYzI","properties":{"formattedCitation":"(Ollat et al., 2016)","plainCitation":"(Ollat et al., 2016)","noteIndex":0},"citationItems":[{"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7B84FC27" w:rsidR="00871CE2"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626AAE">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local/5fXO9JKQ/items/3G4DFRKY"],"uri":["http://zotero.org/users/local/5fXO9JKQ/items/3G4DFRKY"],"itemData":{"id":150,"type":"chapter","title":"Winegrape phenology","container-title":"Phenology: An Integrative Environmental Science","publisher":"Springer","page":"563-584","author":[{"family":"Jones","given":"G. V."}],"editor":[{"family":"Schwartz","given":"M. D."}],"issued":{"date-parts":[["2013"]]}}},{"id":194,"uris":["http://zotero.org/users/local/5fXO9JKQ/items/5INIG39K"],"uri":["http://zotero.org/users/local/5fXO9JKQ/items/5INIG39K"],"itemData":{"id":194,"type":"article-journal","title":"Grapevine phenology in France: from past observations to future evolutions in the context of climate change","container-title":"OENO One","volume":"51","issue":"2","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URL":"https://oeno-one.eu/article/view/1622","DOI":"10.20870/oeno-one.2017.51.2.1622","journalAbbreviation":"OENO One","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issued":{"date-parts":[["2017",5,15]]},"accessed":{"date-parts":[["2019",12,1]]}}}],"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C64D52">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local/5fXO9JKQ/items/SP9MPAKF"],"uri":["http://zotero.org/users/local/5fXO9JKQ/items/SP9MPAKF"],"itemData":{"id":167,"type":"article-journal","title":"Fingerprints of global warming on wild animals and plants","container-title":"Nature","page":"57","volume":"421","DOI":"10.1038/nature01333 https://www.nature.com/articles/nature01333#supplementary-information","author":[{"family":"Root","given":"Terry L."},{"family":"Price","given":"Jeff T."},{"family":"Hall","given":"Kimberly R."},{"family":"Schneider","given":"Stephen H."},{"family":"Rosenzweig","given":"Cynthia"},{"family":"Pounds","given":"J. Alan"}],"issued":{"date-parts":[["2003"]],"season":"02/online"}}},{"id":154,"uris":["http://zotero.org/users/local/5fXO9JKQ/items/87N5XFFB"],"uri":["http://zotero.org/users/local/5fXO9JKQ/items/87N5XFFB"],"itemData":{"id":154,"type":"article-journal","title":"European phenological response to climate change matches the warming pattern","container-title":"Global Change Biology","page":"1969-1976","volume":"12","issue":"10","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inegrape harvest dates, which can change about 6 days per °C </w:t>
      </w:r>
      <w:r w:rsidR="00C64D52">
        <w:rPr>
          <w:rFonts w:ascii="Calibri" w:hAnsi="Calibri"/>
        </w:rPr>
        <w:fldChar w:fldCharType="begin"/>
      </w:r>
      <w:r w:rsidR="00C64D52">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local/5fXO9JKQ/items/U3WP7IH7"],"uri":["http://zotero.org/users/local/5fXO9JKQ/items/U3WP7IH7"],"itemData":{"id":132,"type":"article-journal","title":"Climate change decouples drought from early wine grape harvests in France","container-title":"Nature Climate Change","volume":"6","issue":"7","DOI":"10.1038/nclimate2960","ISSN":"1758-678X","author":[{"family":"Cook","given":"Benjamin I."},{"family":"Wolkovich","given":"Elizabeth M."}],"issued":{"date-parts":[["2016"]]}}},{"id":152,"uris":["http://zotero.org/users/local/5fXO9JKQ/items/3H66MM9S"],"uri":["http://zotero.org/users/local/5fXO9JKQ/items/3H66MM9S"],"itemData":{"id":152,"type":"article-journal","title":"The longest homogenous series of grape harvest dates, Beaune 1354-2018, and its significance fo rhte understanding of past and present climate","container-title":"Climate of the Past","page":"1485-1501","DOI":"https://doi.org/10.5194/cp-15-1485-2019","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he time between flowering and veraison</w:t>
      </w:r>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C64D52">
        <w:rPr>
          <w:rFonts w:ascii="Calibri" w:hAnsi="Calibri"/>
        </w:rPr>
        <w:instrText xml:space="preserve"> ADDIN ZOTERO_ITEM CSL_CITATION {"citationID":"5IRUkkXS","properties":{"formattedCitation":"(Duch\\uc0\\u234{}ne and Schneider, 2005)","plainCitation":"(Duchêne and Schneider, 2005)","noteIndex":0},"citationItems":[{"id":140,"uris":["http://zotero.org/users/local/5fXO9JKQ/items/6Y6F6835"],"uri":["http://zotero.org/users/local/5fXO9JKQ/items/6Y6F6835"],"itemData":{"id":140,"type":"article-journal","title":"Grapevine and climatic changes: a glance at the situation in Alsace","container-title":"Agronomy for Sustainable Development","page":"93-99","volume":"25","issue":"1","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DOI":"10.1051/agro:2004057","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inegrapes,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E739FC">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local/5fXO9JKQ/items/PELTMIBQ"],"uri":["http://zotero.org/users/local/5fXO9JKQ/items/PELTMIBQ"],"itemData":{"id":130,"type":"article-journal","title":"Distribution des principaux caracteres phenologiques, agronomiques et technologiques chez Vitis vinifera L.","container-title":"Vitis","page":"31-35","volume":"34","issue":"1","author":[{"family":"Boursiquot","given":"J. M."},{"family":"Dessup","given":"Mireille"},{"family":"Rennes","given":"C."}],"issued":{"date-parts":[["1995"]]}}},{"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318D380" w:rsidR="00696D94" w:rsidRDefault="00696D94" w:rsidP="00696D94">
      <w:pPr>
        <w:rPr>
          <w:rFonts w:ascii="Calibri" w:hAnsi="Calibri"/>
        </w:rPr>
      </w:pPr>
      <w:bookmarkStart w:id="0"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E739FC">
        <w:rPr>
          <w:rFonts w:ascii="Calibri" w:hAnsi="Calibri"/>
        </w:rPr>
        <w:instrText xml:space="preserve"> ADDIN ZOTERO_ITEM CSL_CITATION {"citationID":"xLr9wG36","properties":{"formattedCitation":"(Parker et al., 2011, 2013)","plainCitation":"(Parker et al., 2011, 2013)","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2C7E33E8"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E739FC">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local/5fXO9JKQ/items/WUVCSRKJ"],"uri":["http://zotero.org/users/local/5fXO9JKQ/items/WUVCSRKJ"],"itemData":{"id":180,"type":"book","title":"Biology of the grapevine","publisher":"Cambridge","publisher-place":"Cambridge","event-place":"Cambridge","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author":[{"family":"Mullins","given":"Michael G"}],"issued":{"date-parts":[["1992"]]}}},{"id":178,"uris":["http://zotero.org/users/local/5fXO9JKQ/items/63WFWVXB"],"uri":["http://zotero.org/users/local/5fXO9JKQ/items/63WFWVXB"],"itemData":{"id":178,"type":"article-journal","title":"Effect of High Temperature on Grapevines (Vitis vinifera L.). I. Translocation of 14C-Photosynthates","container-title":"American Journal of Enology and Viticulture","page":"13-19","volume":"37","issue":"1","source":"www.ajevonline.org","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ISSN":"0002-9254","journalAbbreviation":"Am J Enol Vitic.","language":"en","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w:t>
      </w:r>
      <w:bookmarkEnd w:id="0"/>
      <w:r w:rsidR="00767982">
        <w:rPr>
          <w:rFonts w:ascii="Calibri" w:hAnsi="Calibri"/>
        </w:rPr>
        <w:t xml:space="preserve"> </w:t>
      </w:r>
    </w:p>
    <w:p w14:paraId="61F49324" w14:textId="77777777" w:rsidR="007A2D34" w:rsidRDefault="007A2D34" w:rsidP="00696D94">
      <w:pPr>
        <w:rPr>
          <w:rFonts w:ascii="Calibri" w:hAnsi="Calibri"/>
        </w:rPr>
      </w:pPr>
    </w:p>
    <w:p w14:paraId="14CA0210" w14:textId="14804E03" w:rsidR="00696D94" w:rsidRDefault="00536768" w:rsidP="00696D94">
      <w:pPr>
        <w:rPr>
          <w:rFonts w:ascii="Calibri" w:hAnsi="Calibri"/>
        </w:rPr>
      </w:pPr>
      <w:r>
        <w:rPr>
          <w:rFonts w:ascii="Calibri" w:hAnsi="Calibri"/>
        </w:rPr>
        <w:t>U</w:t>
      </w:r>
      <w:r w:rsidR="00696D94">
        <w:rPr>
          <w:rFonts w:ascii="Calibri" w:hAnsi="Calibri"/>
        </w:rPr>
        <w:t>nderstanding how climate change will affect winegrap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E739FC">
        <w:rPr>
          <w:rFonts w:ascii="Calibri" w:hAnsi="Calibri"/>
        </w:rPr>
        <w:instrText xml:space="preserve"> ADDIN ZOTERO_ITEM CSL_CITATION {"citationID":"1XDCU2E1","properties":{"formattedCitation":"(Zaka et al., 2016, 2017)","plainCitation":"(Zaka et al., 2016, 2017)","noteIndex":0},"citationItems":[{"id":177,"uris":["http://zotero.org/users/local/5fXO9JKQ/items/XBCDDBLB"],"uri":["http://zotero.org/users/local/5fXO9JKQ/items/XBCDDBLB"],"itemData":{"id":177,"type":"article-journal","title":"Intraspecific variation in thermal acclimation of photosynthesis across a range of temperatures in a perennial crop","container-title":"AoB PLANTS","volume":"8","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DOI":"10.1093/aobpla/plw035","author":[{"family":"Zaka","given":"Serge"},{"family":"Frak","given":"Ela"},{"family":"Julier","given":"Bernadette"},{"family":"Gastal","given":"François"},{"family":"Louarn","given":"Gaëtan"}],"issued":{"date-parts":[["2016"]]}}},{"id":176,"uris":["http://zotero.org/users/local/5fXO9JKQ/items/DTV6MJKQ"],"uri":["http://zotero.org/users/local/5fXO9JKQ/items/DTV6MJKQ"],"itemData":{"id":176,"type":"article-journal","title":"How variable are non-linear developmental responses to temperature in two perennial forage species?","container-title":"Agricultural and Forest Meteorology","page":"433-442","volume":"232","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DOI":"10.1016/j.agrformet.2016.10.004","ISSN":"0168-1923","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Zaka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520D4397"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of warming studies on winegrap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findings, second, our efforts to examine how temperature affects flowering in a variety-rich study. In this study, we had</w:t>
      </w:r>
      <w:r w:rsidR="00767982">
        <w:rPr>
          <w:rFonts w:ascii="Calibri" w:hAnsi="Calibri"/>
        </w:rPr>
        <w:t xml:space="preserve"> two major aims</w:t>
      </w:r>
      <w:r w:rsidR="00CF770D">
        <w:rPr>
          <w:rFonts w:ascii="Calibri" w:hAnsi="Calibri"/>
        </w:rPr>
        <w:t>:</w:t>
      </w:r>
      <w:r w:rsidR="00E11A33">
        <w:rPr>
          <w:rFonts w:ascii="Calibri" w:hAnsi="Calibri"/>
        </w:rPr>
        <w:t xml:space="preserve"> (1) to test </w:t>
      </w:r>
      <w:r w:rsidR="00767982">
        <w:rPr>
          <w:rFonts w:ascii="Calibri" w:hAnsi="Calibri"/>
        </w:rPr>
        <w:t>whether phenology (budburst and leafou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A32410">
        <w:rPr>
          <w:rFonts w:ascii="Calibri" w:hAnsi="Calibri"/>
        </w:rPr>
        <w:t>to  examine</w:t>
      </w:r>
      <w:r w:rsidR="00767982">
        <w:rPr>
          <w:rFonts w:ascii="Calibri" w:hAnsi="Calibri"/>
        </w:rPr>
        <w:t xml:space="preserve">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r w:rsidR="00A32410">
        <w:rPr>
          <w:rFonts w:ascii="Calibri" w:hAnsi="Calibri"/>
        </w:rPr>
        <w:t>Our overall aim to provide a review of experiments to date, and to outline our findings and challenges in conducting a variety-rich lab experimen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704CAAB4"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ScholarOneSearch for searches including `Vitis vinifera’ </w:t>
      </w:r>
      <w:r w:rsidR="00E21010">
        <w:rPr>
          <w:rFonts w:ascii="Calibri" w:hAnsi="Calibri"/>
        </w:rPr>
        <w:t>with</w:t>
      </w:r>
      <w:r>
        <w:rPr>
          <w:rFonts w:ascii="Calibri" w:hAnsi="Calibri"/>
        </w:rPr>
        <w:t xml:space="preserve"> combinations of `heat toleran*,’ `growth chamber,’ ‘phenolog*,’ `temperature manipulation’ then 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plants</w:t>
      </w:r>
      <w:r w:rsidR="00EA6C8C">
        <w:rPr>
          <w:rFonts w:ascii="Calibri" w:hAnsi="Calibri"/>
        </w:rPr>
        <w:t>, or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 xml:space="preserve">While some studies included additional treatments (e.g., drought, CO2 manipulation) we focus on results relating to warming and phenology. </w:t>
      </w:r>
    </w:p>
    <w:p w14:paraId="4018071F" w14:textId="77777777" w:rsidR="00517698" w:rsidRDefault="00517698">
      <w:pPr>
        <w:rPr>
          <w:rFonts w:ascii="Calibri" w:hAnsi="Calibri"/>
        </w:rPr>
      </w:pPr>
    </w:p>
    <w:p w14:paraId="0D9A8594" w14:textId="6AEFD904" w:rsidR="00517698" w:rsidRPr="00FE7D3B" w:rsidRDefault="009474AE">
      <w:pPr>
        <w:rPr>
          <w:rFonts w:ascii="Calibri" w:hAnsi="Calibri"/>
          <w:u w:val="single"/>
        </w:rPr>
      </w:pPr>
      <w:r w:rsidRPr="00FE7D3B">
        <w:rPr>
          <w:rFonts w:ascii="Calibri" w:hAnsi="Calibri"/>
          <w:u w:val="single"/>
        </w:rPr>
        <w:t>Variety-rich study:</w:t>
      </w:r>
    </w:p>
    <w:p w14:paraId="6D876D41" w14:textId="77777777" w:rsidR="00517698" w:rsidRDefault="00517698">
      <w:pPr>
        <w:rPr>
          <w:rFonts w:ascii="Calibri" w:hAnsi="Calibri"/>
        </w:rPr>
      </w:pPr>
    </w:p>
    <w:p w14:paraId="3D8B08EF" w14:textId="24FD8027"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Eichorn-Lorenz (EL) scale </w:t>
      </w:r>
      <w:r w:rsidR="00C065A7">
        <w:rPr>
          <w:rFonts w:ascii="Calibri" w:hAnsi="Calibri"/>
        </w:rPr>
        <w:fldChar w:fldCharType="begin"/>
      </w:r>
      <w:r w:rsidR="00C065A7">
        <w:rPr>
          <w:rFonts w:ascii="Calibri" w:hAnsi="Calibri"/>
        </w:rPr>
        <w:instrText xml:space="preserve"> ADDIN ZOTERO_ITEM CSL_CITATION {"citationID":"VnK7pe1U","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9"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2DF84C64"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C549C2">
        <w:t xml:space="preserve"> </w:t>
      </w:r>
      <w:r w:rsidR="00C065A7">
        <w:fldChar w:fldCharType="begin"/>
      </w:r>
      <w:r w:rsidR="00C065A7">
        <w:instrText xml:space="preserve"> ADDIN ZOTERO_ITEM CSL_CITATION {"citationID":"beviEFgx","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lastRenderedPageBreak/>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44F7633C"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C065A7">
        <w:rPr>
          <w:rFonts w:ascii="Calibri" w:hAnsi="Calibri"/>
        </w:rPr>
        <w:instrText xml:space="preserve"> ADDIN ZOTERO_ITEM CSL_CITATION {"citationID":"LRvjJXGw","properties":{"formattedCitation":"(R Core team, 2013)","plainCitation":"(R Core team, 2013)","noteIndex":0},"citationItems":[{"id":191,"uris":["http://zotero.org/users/local/5fXO9JKQ/items/ZNS66EVU"],"uri":["http://zotero.org/users/local/5fXO9JKQ/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54F8F2F8" w:rsidR="00E21010" w:rsidRPr="00B4540B" w:rsidRDefault="00E21010" w:rsidP="001B0627">
      <w:pPr>
        <w:rPr>
          <w:rFonts w:ascii="Calibri" w:hAnsi="Calibri"/>
        </w:rPr>
      </w:pPr>
      <w:r>
        <w:rPr>
          <w:rFonts w:ascii="Calibri" w:hAnsi="Calibri"/>
        </w:rPr>
        <w:t xml:space="preserve">Most studies (6/8) examined only one variety, while at most </w:t>
      </w:r>
      <w:r w:rsidR="00CB031D">
        <w:rPr>
          <w:rFonts w:ascii="Calibri" w:hAnsi="Calibri"/>
        </w:rPr>
        <w:t>one study examined 5 varieties. Further, as c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r w:rsidR="00CB031D">
        <w:rPr>
          <w:rFonts w:ascii="Calibri" w:hAnsi="Calibri"/>
        </w:rPr>
        <w:t xml:space="preserve"> all 8 studies yield information on only a total of 8 varieties.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C delayed veraison</w:t>
      </w:r>
      <w:r>
        <w:rPr>
          <w:rFonts w:eastAsia="Times New Roman" w:cstheme="minorHAnsi"/>
          <w:shd w:val="clear" w:color="auto" w:fill="FFFFFF"/>
        </w:rPr>
        <w:t xml:space="preserve"> (FIX cite: Greer &amp; Wheedon 2013)</w:t>
      </w:r>
      <w:r w:rsidR="00413368">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found decreased flowering at higher temperatures applied near budburst (</w:t>
      </w:r>
      <w:r w:rsidR="00B4540B" w:rsidRPr="009F1EA0">
        <w:rPr>
          <w:rFonts w:ascii="Calibri" w:hAnsi="Calibri"/>
          <w:b/>
        </w:rPr>
        <w:fldChar w:fldCharType="begin"/>
      </w:r>
      <w:r w:rsidR="00B4540B" w:rsidRPr="009F1EA0">
        <w:rPr>
          <w:rFonts w:ascii="Calibri" w:hAnsi="Calibri"/>
          <w:b/>
        </w:rPr>
        <w:instrText xml:space="preserve"> ADDIN ZOTERO_ITEM CSL_CITATION {"citationID":"4RyTrfFG","properties":{"formattedCitation":"(2005)","plainCitation":"(2005)","noteIndex":0},"citationItems":[{"id":196,"uris":["http://zotero.org/users/local/5fXO9JKQ/items/SWFYG5AY"],"uri":["http://zotero.org/users/local/5fXO9JKQ/items/SWFYG5AY"],"itemData":{"id":196,"type":"article-journal","title":"Effects of temperature and light (before and after budburst) on inflorescence morphology and flower number of Chardonnay grapevines (Vitis vinifera L.)","container-title":"Australian Journal of Grape and Wine Research","page":"59-65","volume":"11","issue":"1","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DOI":"10.1111/j.1755-0238.2005.tb00279.x","ISSN":"1322-7130","journalAbbreviation":"Australian Journal of Grape and Wine Research","author":[{"family":"Petrie","given":"P. R."},{"family":"Clingeleffer","given":"P. R."}],"issued":{"date-parts":[["2005",4,1]]}},"suppress-author":true}],"schema":"https://github.com/citation-style-language/schema/raw/master/csl-citation.json"} </w:instrText>
      </w:r>
      <w:r w:rsidR="00B4540B" w:rsidRPr="009F1EA0">
        <w:rPr>
          <w:rFonts w:ascii="Calibri" w:hAnsi="Calibri"/>
          <w:b/>
        </w:rPr>
        <w:fldChar w:fldCharType="separate"/>
      </w:r>
      <w:r w:rsidR="00B4540B">
        <w:rPr>
          <w:rFonts w:ascii="Calibri" w:hAnsi="Calibri" w:cs="Calibri"/>
        </w:rPr>
        <w:t>Petrie &amp; Clingeleffer 2</w:t>
      </w:r>
      <w:r w:rsidR="00B4540B" w:rsidRPr="009F1EA0">
        <w:rPr>
          <w:rFonts w:ascii="Calibri" w:hAnsi="Calibri" w:cs="Calibri"/>
        </w:rPr>
        <w:t>005)</w:t>
      </w:r>
      <w:r w:rsidR="00B4540B" w:rsidRPr="009F1EA0">
        <w:rPr>
          <w:rFonts w:ascii="Calibri" w:hAnsi="Calibri"/>
          <w:b/>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525B9F" w:rsidRPr="00E739FC">
        <w:rPr>
          <w:rFonts w:ascii="Calibri" w:hAnsi="Calibri" w:cs="Calibri"/>
        </w:rPr>
        <w:t>(Greer and Weston, 2010</w:t>
      </w:r>
      <w:r w:rsidR="00525B9F">
        <w:rPr>
          <w:rFonts w:ascii="Calibri" w:hAnsi="Calibri" w:cs="Calibri"/>
        </w:rPr>
        <w:t>)</w:t>
      </w:r>
      <w:r w:rsidR="00B4540B">
        <w:rPr>
          <w:rFonts w:ascii="Calibri" w:hAnsi="Calibri"/>
        </w:rPr>
        <w:t xml:space="preserve">. </w:t>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budburst: F(1,47)=14.55, p&lt;0.001; leafou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r w:rsidR="006B219F">
        <w:rPr>
          <w:rFonts w:ascii="Calibri" w:hAnsi="Calibri"/>
        </w:rPr>
        <w:t>(Table 1)</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6ABC12B4" w:rsidR="00C41495" w:rsidRDefault="007A34B1">
      <w:pPr>
        <w:rPr>
          <w:rFonts w:ascii="Calibri" w:hAnsi="Calibri"/>
        </w:rPr>
      </w:pPr>
      <w:r w:rsidRPr="00C12650">
        <w:rPr>
          <w:rFonts w:ascii="Calibri" w:hAnsi="Calibri"/>
        </w:rPr>
        <w:lastRenderedPageBreak/>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r w:rsidR="006E7311" w:rsidRPr="006E7311">
        <w:rPr>
          <w:rFonts w:ascii="Calibri" w:hAnsi="Calibri"/>
        </w:rPr>
        <w:t>Vinhão</w:t>
      </w:r>
      <w:r w:rsidR="003926A7">
        <w:rPr>
          <w:rFonts w:ascii="Calibri" w:hAnsi="Calibri"/>
        </w:rPr>
        <w:t>)</w:t>
      </w:r>
      <w:r w:rsidR="006E7311">
        <w:rPr>
          <w:rFonts w:ascii="Calibri" w:hAnsi="Calibri"/>
        </w:rPr>
        <w:t>.</w:t>
      </w:r>
      <w:r w:rsidR="005C0CD3" w:rsidRPr="005C0CD3">
        <w:rPr>
          <w:rFonts w:ascii="Calibri" w:hAnsi="Calibri"/>
        </w:rPr>
        <w:t xml:space="preserve"> </w:t>
      </w:r>
      <w:r w:rsidR="006E60D1">
        <w:rPr>
          <w:rFonts w:ascii="Calibri" w:hAnsi="Calibri"/>
        </w:rPr>
        <w:t xml:space="preserve">Given the limited number of replicated per variety, we do not report variety-specific estimates and all statistics are done across varieties. </w:t>
      </w:r>
      <w:r w:rsidR="005C0CD3">
        <w:rPr>
          <w:rFonts w:ascii="Calibri" w:hAnsi="Calibri"/>
        </w:rPr>
        <w:t xml:space="preserve">Plants that had thicker spurs were more likely to develop inflorescence (Z(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F(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stem length: F(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F(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139E38A2" w:rsidR="0031294A" w:rsidRDefault="007118E8">
      <w:pPr>
        <w:rPr>
          <w:rFonts w:ascii="Calibri" w:hAnsi="Calibri"/>
        </w:rPr>
      </w:pPr>
      <w:r>
        <w:rPr>
          <w:rFonts w:ascii="Calibri" w:hAnsi="Calibri"/>
        </w:rPr>
        <w:t>Increasingly, winegrape diversity is suggested a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D071A3">
        <w:rPr>
          <w:rFonts w:ascii="Calibri" w:hAnsi="Calibri"/>
        </w:rPr>
        <w:instrText xml:space="preserve"> ADDIN ZOTERO_ITEM CSL_CITATION {"citationID":"CMX8Iqu3","properties":{"formattedCitation":"(Ollat et al., 2015, 2016; Wolkovich et al., 2017)","plainCitation":"(Ollat et al., 2015, 2016; Wolkovich et al., 2017)","noteIndex":0},"citationItems":[{"id":160,"uris":["http://zotero.org/users/local/5fXO9JKQ/items/3FAMG9YY"],"uri":["http://zotero.org/users/local/5fXO9JKQ/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Ollat et al., 2015, 2016; Wolkovich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8 according to our literature review) varieties, but suggests responses vary depending on variety. </w:t>
      </w:r>
      <w:r w:rsidR="00D40FFB">
        <w:rPr>
          <w:rFonts w:ascii="Calibri" w:hAnsi="Calibri"/>
        </w:rPr>
        <w:t xml:space="preserve">For example, Greer &amp; Wheedon 2014 (FIXcite) found a curvilinear ripening response to temperature increased across three varieties—but the temperature yielding the highest ripening varied for each variety (25°C, 35°C and 40°C for Chardonnay, Semillion and Merlot, respectively).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development across varieties and developmental stages. </w:t>
      </w:r>
      <w:r w:rsidR="00A64896">
        <w:rPr>
          <w:rFonts w:ascii="Calibri" w:hAnsi="Calibri"/>
        </w:rPr>
        <w:t xml:space="preserve">Our lab work on </w:t>
      </w:r>
      <w:r w:rsidR="00A64896">
        <w:rPr>
          <w:rFonts w:ascii="Calibri" w:hAnsi="Calibri"/>
        </w:rPr>
        <w:lastRenderedPageBreak/>
        <w:t>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Effects of high temperatures on winegrape flowering</w:t>
      </w:r>
    </w:p>
    <w:p w14:paraId="4C3DD0B2" w14:textId="77777777" w:rsidR="003F41D3" w:rsidRDefault="003F41D3" w:rsidP="003F41D3">
      <w:pPr>
        <w:rPr>
          <w:rFonts w:ascii="Calibri" w:hAnsi="Calibri"/>
        </w:rPr>
      </w:pPr>
      <w:r>
        <w:rPr>
          <w:rFonts w:ascii="Calibri" w:hAnsi="Calibri"/>
        </w:rPr>
        <w:t xml:space="preserve">Our lab work to examine how temperature affects flowering across diverse varieties failed to produce enough grapevines to study variety-specific effects. Yet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47DD70D4"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6C5048">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local/5fXO9JKQ/items/JKGKPNJA"],"uri":["http://zotero.org/users/local/5fXO9JKQ/items/JKGKPNJA"],"itemData":{"id":144,"type":"book","title":"A curvilinear process-based phenological model to study impacts of climatic change on grapevine (Vitis vinifera L.)","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author":[{"family":"García de Cortázar-Atauri","given":"Iñaki"},{"family":"Chuine","given":"Isabelle"},{"family":"Donatelli","given":"Marcello"},{"family":"Parker","given":"A. K."},{"family":"Leeuwen","given":"Cornelis","non-dropping-particle":"van"}],"issued":{"date-parts":[["2010"]]}}},{"id":131,"uris":["http://zotero.org/users/local/5fXO9JKQ/items/LCDQ6Y2F"],"uri":["http://zotero.org/users/local/5fXO9JKQ/items/LCDQ6Y2F"],"itemData":{"id":131,"type":"article-journal","title":"Phenological model performance to warmer conditions: application to Pinot Noir in Burgundy","container-title":"Journal International des Science de la Vigne et du Vin","page":"169-178","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800631">
        <w:rPr>
          <w:rFonts w:ascii="Calibri" w:hAnsi="Calibri"/>
        </w:rPr>
        <w:instrText xml:space="preserve"> ADDIN ZOTERO_ITEM CSL_CITATION {"citationID":"kGLbUcjH","properties":{"formattedCitation":"(Buttrose and Hale, 1973)","plainCitation":"(Buttrose and Hale, 1973)","noteIndex":0},"citationItems":[{"id":193,"uris":["http://zotero.org/users/local/5fXO9JKQ/items/KAGA2HCT"],"uri":["http://zotero.org/users/local/5fXO9JKQ/items/KAGA2HCT"],"itemData":{"id":193,"type":"article-journal","title":"Effect of Temperature on Development of the Grapevine Inflorescence after Bud Burst","container-title":"American Journal of Enology and Viticulture","page":"14","volume":"24","issue":"1","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journalAbbreviation":"Am. J. Enol. Vitic.","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F41D3">
        <w:rPr>
          <w:rFonts w:ascii="Calibri" w:hAnsi="Calibri"/>
        </w:rPr>
        <w:t xml:space="preserve">This result, however, is 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 (cite Greer &amp; Weston 2010)</w:t>
      </w:r>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14B198A9" w14:textId="77777777" w:rsidR="00045FB2" w:rsidDel="003F41D3" w:rsidRDefault="00045FB2">
      <w:pPr>
        <w:rPr>
          <w:del w:id="1" w:author="Elizabeth Wolkovich" w:date="2020-02-24T16:28:00Z"/>
          <w:rFonts w:ascii="Calibri" w:hAnsi="Calibri"/>
        </w:rPr>
      </w:pPr>
    </w:p>
    <w:p w14:paraId="1C7F0C52" w14:textId="25B97D27" w:rsidR="00257DDD" w:rsidDel="003F41D3" w:rsidRDefault="00257DDD" w:rsidP="00257DDD">
      <w:pPr>
        <w:rPr>
          <w:del w:id="2" w:author="Elizabeth Wolkovich" w:date="2020-02-24T16:28:00Z"/>
          <w:rFonts w:ascii="Calibri" w:hAnsi="Calibri"/>
        </w:rPr>
      </w:pPr>
      <w:del w:id="3" w:author="Elizabeth Wolkovich" w:date="2020-02-24T16:28:00Z">
        <w:r w:rsidRPr="00257DDD" w:rsidDel="003F41D3">
          <w:rPr>
            <w:rFonts w:ascii="Calibri" w:hAnsi="Calibri"/>
          </w:rPr>
          <w:delText xml:space="preserve">While </w:delText>
        </w:r>
        <w:r w:rsidR="0035733B" w:rsidDel="003F41D3">
          <w:rPr>
            <w:rFonts w:ascii="Calibri" w:hAnsi="Calibri"/>
          </w:rPr>
          <w:delText>we did not observe impacts on phenological timing</w:delText>
        </w:r>
        <w:r w:rsidRPr="00257DDD" w:rsidDel="003F41D3">
          <w:rPr>
            <w:rFonts w:ascii="Calibri" w:hAnsi="Calibri"/>
          </w:rPr>
          <w:delText>, the plants in the two warmest chambers showed signs of stress</w:delText>
        </w:r>
        <w:r w:rsidR="00CD3285" w:rsidDel="003F41D3">
          <w:rPr>
            <w:rFonts w:ascii="Calibri" w:hAnsi="Calibri"/>
          </w:rPr>
          <w:delText>:</w:delText>
        </w:r>
        <w:r w:rsidRPr="00257DDD" w:rsidDel="003F41D3">
          <w:rPr>
            <w:rFonts w:ascii="Calibri" w:hAnsi="Calibri"/>
          </w:rPr>
          <w:delText xml:space="preserve"> plants in those chambers aborted a significantly higher number of flower</w:delText>
        </w:r>
        <w:r w:rsidR="006B4D9B" w:rsidDel="003F41D3">
          <w:rPr>
            <w:rFonts w:ascii="Calibri" w:hAnsi="Calibri"/>
          </w:rPr>
          <w:delText xml:space="preserve"> buds</w:delText>
        </w:r>
        <w:r w:rsidRPr="00257DDD" w:rsidDel="003F41D3">
          <w:rPr>
            <w:rFonts w:ascii="Calibri" w:hAnsi="Calibri"/>
          </w:rPr>
          <w:delText>.  Th</w:delText>
        </w:r>
        <w:r w:rsidR="00A46EC6" w:rsidDel="003F41D3">
          <w:rPr>
            <w:rFonts w:ascii="Calibri" w:hAnsi="Calibri"/>
          </w:rPr>
          <w:delText xml:space="preserve">us, it appeared that the </w:delText>
        </w:r>
        <w:r w:rsidRPr="00257DDD" w:rsidDel="003F41D3">
          <w:rPr>
            <w:rFonts w:ascii="Calibri" w:hAnsi="Calibri"/>
          </w:rPr>
          <w:delText xml:space="preserve">plants </w:delText>
        </w:r>
        <w:r w:rsidR="00EB7D1A" w:rsidDel="003F41D3">
          <w:rPr>
            <w:rFonts w:ascii="Calibri" w:hAnsi="Calibri"/>
          </w:rPr>
          <w:delText xml:space="preserve">may have </w:delText>
        </w:r>
        <w:r w:rsidR="00503BF3" w:rsidDel="003F41D3">
          <w:rPr>
            <w:rFonts w:ascii="Calibri" w:hAnsi="Calibri"/>
          </w:rPr>
          <w:delText>traded-off</w:delText>
        </w:r>
        <w:r w:rsidRPr="00257DDD" w:rsidDel="003F41D3">
          <w:rPr>
            <w:rFonts w:ascii="Calibri" w:hAnsi="Calibri"/>
          </w:rPr>
          <w:delText xml:space="preserve"> reproduction for the growing season to ensure they were able to surv</w:delText>
        </w:r>
        <w:r w:rsidR="00045FB2" w:rsidDel="003F41D3">
          <w:rPr>
            <w:rFonts w:ascii="Calibri" w:hAnsi="Calibri"/>
          </w:rPr>
          <w:delText xml:space="preserve">ive the elevated temperatures. </w:delText>
        </w:r>
        <w:r w:rsidR="00E70572" w:rsidDel="003F41D3">
          <w:rPr>
            <w:rFonts w:ascii="Calibri" w:hAnsi="Calibri"/>
          </w:rPr>
          <w:delText xml:space="preserve">This response to elevated temperature has been seen in previous studies.  </w:delText>
        </w:r>
        <w:r w:rsidDel="003F41D3">
          <w:rPr>
            <w:rFonts w:ascii="Calibri" w:hAnsi="Calibri"/>
          </w:rPr>
          <w:delText xml:space="preserve">Semillon grapes subjected to day/night temperatures of 40/25 </w:delText>
        </w:r>
        <w:r w:rsidR="00D82AD4" w:rsidDel="003F41D3">
          <w:rPr>
            <w:rFonts w:ascii="Calibri" w:hAnsi="Calibri" w:cs="Calibri"/>
          </w:rPr>
          <w:delText>°</w:delText>
        </w:r>
        <w:r w:rsidDel="003F41D3">
          <w:rPr>
            <w:rFonts w:ascii="Calibri" w:hAnsi="Calibri"/>
          </w:rPr>
          <w:delText>C for four days at flowering saw similar effects</w:delText>
        </w:r>
        <w:r w:rsidR="009A7055" w:rsidDel="003F41D3">
          <w:rPr>
            <w:rFonts w:ascii="Calibri" w:hAnsi="Calibri"/>
          </w:rPr>
          <w:delText>:</w:delText>
        </w:r>
        <w:r w:rsidR="00313FF1" w:rsidDel="003F41D3">
          <w:rPr>
            <w:rFonts w:ascii="Calibri" w:hAnsi="Calibri"/>
          </w:rPr>
          <w:delText xml:space="preserve"> </w:delText>
        </w:r>
        <w:r w:rsidR="009A7055" w:rsidDel="003F41D3">
          <w:rPr>
            <w:rFonts w:ascii="Calibri" w:hAnsi="Calibri"/>
          </w:rPr>
          <w:delText>i</w:delText>
        </w:r>
        <w:r w:rsidDel="003F41D3">
          <w:rPr>
            <w:rFonts w:ascii="Calibri" w:hAnsi="Calibri"/>
          </w:rPr>
          <w:delText>nflorescences grew</w:delText>
        </w:r>
        <w:r w:rsidR="00045FB2" w:rsidDel="003F41D3">
          <w:rPr>
            <w:rFonts w:ascii="Calibri" w:hAnsi="Calibri"/>
          </w:rPr>
          <w:delText xml:space="preserve"> much less—gaining</w:delText>
        </w:r>
        <w:r w:rsidDel="003F41D3">
          <w:rPr>
            <w:rFonts w:ascii="Calibri" w:hAnsi="Calibri"/>
          </w:rPr>
          <w:delText xml:space="preserve"> only 22 mm </w:delText>
        </w:r>
        <w:r w:rsidR="00045FB2" w:rsidDel="003F41D3">
          <w:rPr>
            <w:rFonts w:ascii="Calibri" w:hAnsi="Calibri"/>
          </w:rPr>
          <w:delText xml:space="preserve">in length </w:delText>
        </w:r>
        <w:r w:rsidDel="003F41D3">
          <w:rPr>
            <w:rFonts w:ascii="Calibri" w:hAnsi="Calibri"/>
          </w:rPr>
          <w:delText xml:space="preserve">compared to the </w:delText>
        </w:r>
        <w:r w:rsidR="00045FB2" w:rsidDel="003F41D3">
          <w:rPr>
            <w:rFonts w:ascii="Calibri" w:hAnsi="Calibri"/>
          </w:rPr>
          <w:delText>85 – 90 mm of growth seen in plants treated with heat after flowering—</w:delText>
        </w:r>
        <w:r w:rsidDel="003F41D3">
          <w:rPr>
            <w:rFonts w:ascii="Calibri" w:hAnsi="Calibri"/>
          </w:rPr>
          <w:delText>and subsequently aborted all flowers</w:delText>
        </w:r>
        <w:r w:rsidR="00943BD7" w:rsidDel="003F41D3">
          <w:rPr>
            <w:rFonts w:ascii="Calibri" w:hAnsi="Calibri"/>
          </w:rPr>
          <w:delText>, therefore</w:delText>
        </w:r>
        <w:r w:rsidR="00E70572" w:rsidDel="003F41D3">
          <w:rPr>
            <w:rFonts w:ascii="Calibri" w:hAnsi="Calibri"/>
          </w:rPr>
          <w:delText xml:space="preserve"> </w:delText>
        </w:r>
        <w:r w:rsidR="00E221E3" w:rsidDel="003F41D3">
          <w:rPr>
            <w:rFonts w:ascii="Calibri" w:hAnsi="Calibri"/>
          </w:rPr>
          <w:delText>not reach</w:delText>
        </w:r>
        <w:r w:rsidR="008C2468" w:rsidDel="003F41D3">
          <w:rPr>
            <w:rFonts w:ascii="Calibri" w:hAnsi="Calibri"/>
          </w:rPr>
          <w:delText>ing</w:delText>
        </w:r>
        <w:r w:rsidR="00E221E3" w:rsidDel="003F41D3">
          <w:rPr>
            <w:rFonts w:ascii="Calibri" w:hAnsi="Calibri"/>
          </w:rPr>
          <w:delText xml:space="preserve"> fruit set</w:delText>
        </w:r>
        <w:r w:rsidDel="003F41D3">
          <w:rPr>
            <w:rFonts w:ascii="Calibri" w:hAnsi="Calibri"/>
          </w:rPr>
          <w:delText xml:space="preserve"> </w:delText>
        </w:r>
        <w:r w:rsidR="002B3BFD" w:rsidDel="003F41D3">
          <w:rPr>
            <w:rFonts w:ascii="Calibri" w:hAnsi="Calibri"/>
          </w:rPr>
          <w:fldChar w:fldCharType="begin"/>
        </w:r>
        <w:r w:rsidR="002B3BFD" w:rsidDel="003F41D3">
          <w:rPr>
            <w:rFonts w:ascii="Calibri" w:hAnsi="Calibri"/>
          </w:rPr>
          <w:delInstrText xml:space="preserve"> ADDIN ZOTERO_ITEM CSL_CITATION {"citationID":"0PEyuw6s","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delInstrText>
        </w:r>
        <w:r w:rsidR="002B3BFD" w:rsidDel="003F41D3">
          <w:rPr>
            <w:rFonts w:ascii="Calibri" w:hAnsi="Calibri"/>
          </w:rPr>
          <w:fldChar w:fldCharType="separate"/>
        </w:r>
        <w:r w:rsidR="002B3BFD" w:rsidRPr="002B3BFD" w:rsidDel="003F41D3">
          <w:rPr>
            <w:rFonts w:ascii="Calibri" w:hAnsi="Calibri" w:cs="Calibri"/>
          </w:rPr>
          <w:delText>(Greer and Weston, 2010)</w:delText>
        </w:r>
        <w:r w:rsidR="002B3BFD" w:rsidDel="003F41D3">
          <w:rPr>
            <w:rFonts w:ascii="Calibri" w:hAnsi="Calibri"/>
          </w:rPr>
          <w:fldChar w:fldCharType="end"/>
        </w:r>
        <w:r w:rsidDel="003F41D3">
          <w:rPr>
            <w:rFonts w:ascii="Calibri" w:hAnsi="Calibri"/>
          </w:rPr>
          <w:delText xml:space="preserve">.  </w:delText>
        </w:r>
      </w:del>
    </w:p>
    <w:p w14:paraId="44B9DBBA" w14:textId="77777777" w:rsidR="00C11E45" w:rsidRDefault="00C11E45">
      <w:pPr>
        <w:rPr>
          <w:rFonts w:ascii="Calibri" w:hAnsi="Calibri"/>
        </w:rPr>
      </w:pPr>
    </w:p>
    <w:p w14:paraId="4E3EFAF5" w14:textId="671C2F22"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0243E8">
        <w:rPr>
          <w:rFonts w:ascii="Calibri" w:hAnsi="Calibri"/>
        </w:rPr>
        <w:t xml:space="preserve">In their </w:t>
      </w:r>
      <w:r w:rsidR="00257DDD">
        <w:rPr>
          <w:rFonts w:ascii="Calibri" w:hAnsi="Calibri"/>
        </w:rPr>
        <w:t xml:space="preserve">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veraison,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inegrapes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inegrape plants for </w:t>
      </w:r>
      <w:r w:rsidR="005948D8">
        <w:rPr>
          <w:rFonts w:ascii="Calibri" w:hAnsi="Calibri"/>
          <w:i/>
        </w:rPr>
        <w:t xml:space="preserve">future research </w:t>
      </w:r>
    </w:p>
    <w:p w14:paraId="3520F287" w14:textId="78D77033" w:rsidR="00BC3F97" w:rsidRDefault="003C38DC">
      <w:pPr>
        <w:rPr>
          <w:rFonts w:ascii="Calibri" w:hAnsi="Calibri"/>
        </w:rPr>
      </w:pPr>
      <w:r>
        <w:rPr>
          <w:rFonts w:ascii="Calibri" w:hAnsi="Calibri"/>
        </w:rPr>
        <w:lastRenderedPageBreak/>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analysed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B3BFD">
        <w:rPr>
          <w:rFonts w:ascii="Calibri" w:hAnsi="Calibri"/>
        </w:rPr>
        <w:instrText xml:space="preserve"> ADDIN ZOTERO_ITEM CSL_CITATION {"citationID":"kqlVxbib","properties":{"formattedCitation":"(Milcu et al., 2018)","plainCitation":"(Milcu et al., 2018)","noteIndex":0},"citationItems":[{"id":157,"uris":["http://zotero.org/users/local/5fXO9JKQ/items/TW5CKU5P"],"uri":["http://zotero.org/users/local/5fXO9JKQ/items/TW5CKU5P"],"itemData":{"id":157,"type":"article-journal","title":"Genotypic variability enhances the reproducibility of an ecological study","container-title":"Nature Ecology &amp; Evolution","page":"279-287","volume":"2","issue":"2","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DOI":"10.1038/s41559-017-0434-x","ISSN":"2397-334X","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4C0507DF"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Eltom’s study of the effects of girdling and leaf removal on inflorescence development </w:t>
      </w:r>
      <w:r w:rsidR="00C467E4">
        <w:fldChar w:fldCharType="begin"/>
      </w:r>
      <w:r w:rsidR="002233CB">
        <w:instrText xml:space="preserve"> ADDIN ZOTERO_ITEM CSL_CITATION {"citationID":"pERaJbDh","properties":{"formattedCitation":"(2013)","plainCitation":"(2013)","noteIndex":0},"citationItems":[{"id":195,"uris":["http://zotero.org/users/local/5fXO9JKQ/items/I5PIWW75"],"uri":["http://zotero.org/users/local/5fXO9JKQ/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4468D">
        <w:instrText xml:space="preserve"> ADDIN ZOTERO_ITEM CSL_CITATION {"citationID":"0mMkzJh9","properties":{"formattedCitation":"(Lebon et al., 2005)","plainCitation":"(Lebon et al., 2005)","noteIndex":0},"citationItems":[{"id":192,"uris":["http://zotero.org/users/local/5fXO9JKQ/items/2NCBG5D5"],"uri":["http://zotero.org/users/local/5fXO9JKQ/items/2NCBG5D5"],"itemData":{"id":192,"type":"article-journal","title":"Phenology of Flowering and Starch Accumulation in Grape (Vitis vinifera L.) Cuttings and Vines","container-title":"Annals of Botany","page":"943-948","volume":"95","issue":"6","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DOI":"10.1093/aob/mci108","ISSN":"0305-7364","journalAbbreviation":"Annals of Botany","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future studies</w:t>
      </w:r>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0C7436B7" w:rsidR="00853AF2" w:rsidRDefault="001212FC">
      <w:pPr>
        <w:rPr>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e expect flowering success across varieties would be greater for older, larger vines.  </w:t>
      </w:r>
      <w:r w:rsidR="003F41D3">
        <w:rPr>
          <w:rFonts w:ascii="Calibri" w:hAnsi="Calibri"/>
        </w:rPr>
        <w:t xml:space="preserve">In the literature studies vary in using &lt;1 year-old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our results suggest older vines may be most relevant and useful for studies on heat tolerance and warming effects.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30F8F060"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w:t>
      </w:r>
      <w:r w:rsidR="00DF75BC">
        <w:rPr>
          <w:rFonts w:ascii="Calibri" w:hAnsi="Calibri"/>
        </w:rPr>
        <w:lastRenderedPageBreak/>
        <w:t>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2B0BEC22" w:rsidR="00C82D1D" w:rsidRDefault="00C82D1D">
      <w:pPr>
        <w:rPr>
          <w:rFonts w:ascii="Calibri" w:hAnsi="Calibri"/>
        </w:rPr>
      </w:pPr>
      <w:r>
        <w:rPr>
          <w:rFonts w:ascii="Calibri" w:hAnsi="Calibri"/>
        </w:rPr>
        <w:t xml:space="preserve">We thank </w:t>
      </w:r>
      <w:r w:rsidR="006E45D6">
        <w:rPr>
          <w:rFonts w:ascii="Calibri" w:hAnsi="Calibri"/>
        </w:rPr>
        <w:t xml:space="preserve">R. Antolick for assistance with the literature review, </w:t>
      </w:r>
      <w:r w:rsidR="00B012CA">
        <w:rPr>
          <w:rFonts w:ascii="Calibri" w:hAnsi="Calibri"/>
        </w:rPr>
        <w:t>E.</w:t>
      </w:r>
      <w:r>
        <w:rPr>
          <w:rFonts w:ascii="Calibri" w:hAnsi="Calibri"/>
        </w:rPr>
        <w:t xml:space="preserve"> Forrestel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10"/>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leafout</w:t>
      </w:r>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leafout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1"/>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Z(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2"/>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2CCFF4CF" w14:textId="0C7413D0" w:rsidR="00D57153" w:rsidRPr="001C1E18" w:rsidRDefault="00D57153">
      <w:pPr>
        <w:rPr>
          <w:rFonts w:ascii="Calibri" w:hAnsi="Calibri"/>
          <w:bCs/>
        </w:rPr>
      </w:pPr>
      <w:r>
        <w:rPr>
          <w:rFonts w:ascii="Calibri" w:hAnsi="Calibri"/>
          <w:b/>
          <w:bCs/>
        </w:rPr>
        <w:lastRenderedPageBreak/>
        <w:t>Table 1</w:t>
      </w:r>
      <w:r w:rsidR="001C1E18">
        <w:rPr>
          <w:rFonts w:ascii="Calibri" w:hAnsi="Calibri"/>
          <w:bCs/>
        </w:rPr>
        <w:t>: Literature review of studies applying experimental warming to winegrapes during development and following phenological responses.</w:t>
      </w:r>
    </w:p>
    <w:tbl>
      <w:tblPr>
        <w:tblStyle w:val="TableGrid"/>
        <w:tblW w:w="0" w:type="auto"/>
        <w:tblLook w:val="04A0" w:firstRow="1" w:lastRow="0" w:firstColumn="1" w:lastColumn="0" w:noHBand="0" w:noVBand="1"/>
      </w:tblPr>
      <w:tblGrid>
        <w:gridCol w:w="1368"/>
        <w:gridCol w:w="1251"/>
        <w:gridCol w:w="3126"/>
        <w:gridCol w:w="1563"/>
        <w:gridCol w:w="2268"/>
      </w:tblGrid>
      <w:tr w:rsidR="0034224A" w14:paraId="3EDEA728" w14:textId="77777777" w:rsidTr="0034224A">
        <w:tc>
          <w:tcPr>
            <w:tcW w:w="1368" w:type="dxa"/>
          </w:tcPr>
          <w:p w14:paraId="05226034" w14:textId="790DF6BC" w:rsidR="00866C8D" w:rsidRPr="0034224A" w:rsidRDefault="00866C8D">
            <w:pPr>
              <w:rPr>
                <w:rFonts w:ascii="Calibri" w:hAnsi="Calibri"/>
                <w:b/>
                <w:bCs/>
                <w:sz w:val="20"/>
                <w:szCs w:val="20"/>
              </w:rPr>
            </w:pPr>
            <w:r w:rsidRPr="0034224A">
              <w:rPr>
                <w:rFonts w:ascii="Calibri" w:hAnsi="Calibri"/>
                <w:b/>
                <w:bCs/>
                <w:sz w:val="20"/>
                <w:szCs w:val="20"/>
              </w:rPr>
              <w:t>Paper</w:t>
            </w:r>
          </w:p>
        </w:tc>
        <w:tc>
          <w:tcPr>
            <w:tcW w:w="1251" w:type="dxa"/>
          </w:tcPr>
          <w:p w14:paraId="12D14DA9" w14:textId="7BB9E915" w:rsidR="00866C8D" w:rsidRPr="0034224A" w:rsidRDefault="00866C8D">
            <w:pPr>
              <w:rPr>
                <w:rFonts w:ascii="Calibri" w:hAnsi="Calibri"/>
                <w:b/>
                <w:bCs/>
                <w:sz w:val="20"/>
                <w:szCs w:val="20"/>
              </w:rPr>
            </w:pPr>
            <w:r w:rsidRPr="0034224A">
              <w:rPr>
                <w:rFonts w:ascii="Calibri" w:hAnsi="Calibri"/>
                <w:b/>
                <w:bCs/>
                <w:sz w:val="20"/>
                <w:szCs w:val="20"/>
              </w:rPr>
              <w:t>Varieties</w:t>
            </w:r>
          </w:p>
        </w:tc>
        <w:tc>
          <w:tcPr>
            <w:tcW w:w="3126" w:type="dxa"/>
          </w:tcPr>
          <w:p w14:paraId="029D0AAA" w14:textId="5800B42A" w:rsidR="00866C8D" w:rsidRPr="0034224A" w:rsidRDefault="00866C8D" w:rsidP="0034224A">
            <w:pPr>
              <w:tabs>
                <w:tab w:val="center" w:pos="1455"/>
              </w:tabs>
              <w:rPr>
                <w:rFonts w:ascii="Calibri" w:hAnsi="Calibri"/>
                <w:b/>
                <w:bCs/>
                <w:sz w:val="20"/>
                <w:szCs w:val="20"/>
              </w:rPr>
            </w:pPr>
            <w:r w:rsidRPr="0034224A">
              <w:rPr>
                <w:rFonts w:ascii="Calibri" w:hAnsi="Calibri"/>
                <w:b/>
                <w:bCs/>
                <w:sz w:val="20"/>
                <w:szCs w:val="20"/>
              </w:rPr>
              <w:t>Type</w:t>
            </w:r>
            <w:r w:rsidR="0034224A" w:rsidRPr="0034224A">
              <w:rPr>
                <w:rFonts w:ascii="Calibri" w:hAnsi="Calibri"/>
                <w:b/>
                <w:bCs/>
                <w:sz w:val="20"/>
                <w:szCs w:val="20"/>
              </w:rPr>
              <w:tab/>
            </w:r>
          </w:p>
        </w:tc>
        <w:tc>
          <w:tcPr>
            <w:tcW w:w="1563" w:type="dxa"/>
          </w:tcPr>
          <w:p w14:paraId="5DAECD0F" w14:textId="7527319D" w:rsidR="00866C8D" w:rsidRPr="0034224A" w:rsidRDefault="00866C8D">
            <w:pPr>
              <w:rPr>
                <w:rFonts w:ascii="Calibri" w:hAnsi="Calibri"/>
                <w:b/>
                <w:bCs/>
                <w:sz w:val="20"/>
                <w:szCs w:val="20"/>
              </w:rPr>
            </w:pPr>
            <w:r w:rsidRPr="0034224A">
              <w:rPr>
                <w:rFonts w:ascii="Calibri" w:hAnsi="Calibri"/>
                <w:b/>
                <w:bCs/>
                <w:sz w:val="20"/>
                <w:szCs w:val="20"/>
              </w:rPr>
              <w:t>Temperature</w:t>
            </w:r>
          </w:p>
        </w:tc>
        <w:tc>
          <w:tcPr>
            <w:tcW w:w="2268" w:type="dxa"/>
          </w:tcPr>
          <w:p w14:paraId="15FDA639" w14:textId="7F54B6AF" w:rsidR="00866C8D" w:rsidRPr="0034224A" w:rsidRDefault="00866C8D">
            <w:pPr>
              <w:rPr>
                <w:rFonts w:ascii="Calibri" w:hAnsi="Calibri"/>
                <w:b/>
                <w:bCs/>
                <w:sz w:val="20"/>
                <w:szCs w:val="20"/>
              </w:rPr>
            </w:pPr>
            <w:r w:rsidRPr="0034224A">
              <w:rPr>
                <w:rFonts w:ascii="Calibri" w:hAnsi="Calibri"/>
                <w:b/>
                <w:bCs/>
                <w:sz w:val="20"/>
                <w:szCs w:val="20"/>
              </w:rPr>
              <w:t>Effects</w:t>
            </w:r>
          </w:p>
        </w:tc>
      </w:tr>
      <w:tr w:rsidR="00866C8D" w14:paraId="025A70A6" w14:textId="77777777" w:rsidTr="0034224A">
        <w:tc>
          <w:tcPr>
            <w:tcW w:w="1368" w:type="dxa"/>
          </w:tcPr>
          <w:p w14:paraId="7EBF8A2F" w14:textId="1A4A260A"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Greer &amp; Weston 2010</w:t>
            </w:r>
          </w:p>
        </w:tc>
        <w:tc>
          <w:tcPr>
            <w:tcW w:w="1251" w:type="dxa"/>
          </w:tcPr>
          <w:p w14:paraId="1525396B" w14:textId="6BCC1995" w:rsidR="00866C8D" w:rsidRPr="0034224A" w:rsidRDefault="00866C8D" w:rsidP="0034224A">
            <w:pPr>
              <w:rPr>
                <w:bCs/>
                <w:sz w:val="20"/>
                <w:szCs w:val="20"/>
              </w:rPr>
            </w:pPr>
            <w:r w:rsidRPr="0034224A">
              <w:rPr>
                <w:bCs/>
                <w:sz w:val="20"/>
                <w:szCs w:val="20"/>
              </w:rPr>
              <w:t>Semillon</w:t>
            </w:r>
          </w:p>
        </w:tc>
        <w:tc>
          <w:tcPr>
            <w:tcW w:w="3126" w:type="dxa"/>
          </w:tcPr>
          <w:p w14:paraId="535E925A" w14:textId="7777777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Growth chambers (3 year old vines)</w:t>
            </w:r>
          </w:p>
          <w:p w14:paraId="50187997" w14:textId="77777777" w:rsidR="00866C8D" w:rsidRPr="0034224A" w:rsidRDefault="00866C8D" w:rsidP="0034224A">
            <w:pPr>
              <w:rPr>
                <w:bCs/>
                <w:sz w:val="20"/>
                <w:szCs w:val="20"/>
              </w:rPr>
            </w:pPr>
          </w:p>
        </w:tc>
        <w:tc>
          <w:tcPr>
            <w:tcW w:w="1563" w:type="dxa"/>
          </w:tcPr>
          <w:p w14:paraId="6B78601C" w14:textId="1CD27B1E" w:rsidR="00866C8D" w:rsidRPr="0034224A" w:rsidRDefault="00866C8D"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 flowering, fruit set, veraison and mid-ripening stages</w:t>
            </w:r>
          </w:p>
          <w:p w14:paraId="5A204089" w14:textId="77777777" w:rsidR="00866C8D" w:rsidRPr="0034224A" w:rsidRDefault="00866C8D" w:rsidP="0034224A">
            <w:pPr>
              <w:rPr>
                <w:sz w:val="20"/>
                <w:szCs w:val="20"/>
              </w:rPr>
            </w:pPr>
          </w:p>
        </w:tc>
        <w:tc>
          <w:tcPr>
            <w:tcW w:w="2268" w:type="dxa"/>
          </w:tcPr>
          <w:p w14:paraId="755CC0B9" w14:textId="7B9683EF" w:rsidR="00866C8D" w:rsidRPr="006B6936" w:rsidRDefault="00866C8D"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flowers completely abscised. Berries treated at fruit set developed normally and those treated at veraison and mid-ripening stopped expanding and s</w:t>
            </w:r>
            <w:r w:rsidRPr="0034224A">
              <w:rPr>
                <w:rFonts w:eastAsia="Times New Roman" w:cs="Times New Roman"/>
                <w:color w:val="000000"/>
                <w:sz w:val="20"/>
                <w:szCs w:val="20"/>
              </w:rPr>
              <w:t>ugar content stopped increasing</w:t>
            </w:r>
          </w:p>
        </w:tc>
      </w:tr>
      <w:tr w:rsidR="00866C8D" w14:paraId="6DB0157D" w14:textId="77777777" w:rsidTr="0034224A">
        <w:tc>
          <w:tcPr>
            <w:tcW w:w="1368" w:type="dxa"/>
          </w:tcPr>
          <w:p w14:paraId="3D0D3EC7" w14:textId="7777777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Soar et al. 2009</w:t>
            </w:r>
          </w:p>
          <w:p w14:paraId="62A03218" w14:textId="77777777" w:rsidR="00866C8D" w:rsidRPr="0034224A" w:rsidRDefault="00866C8D" w:rsidP="0034224A">
            <w:pPr>
              <w:rPr>
                <w:bCs/>
                <w:sz w:val="20"/>
                <w:szCs w:val="20"/>
              </w:rPr>
            </w:pPr>
          </w:p>
        </w:tc>
        <w:tc>
          <w:tcPr>
            <w:tcW w:w="1251" w:type="dxa"/>
          </w:tcPr>
          <w:p w14:paraId="36AEBFDA" w14:textId="65666DE3" w:rsidR="00866C8D" w:rsidRPr="0034224A" w:rsidRDefault="00866C8D" w:rsidP="0034224A">
            <w:pPr>
              <w:rPr>
                <w:bCs/>
                <w:sz w:val="20"/>
                <w:szCs w:val="20"/>
              </w:rPr>
            </w:pPr>
            <w:r w:rsidRPr="0034224A">
              <w:rPr>
                <w:bCs/>
                <w:sz w:val="20"/>
                <w:szCs w:val="20"/>
              </w:rPr>
              <w:t>Shiraz</w:t>
            </w:r>
          </w:p>
        </w:tc>
        <w:tc>
          <w:tcPr>
            <w:tcW w:w="3126" w:type="dxa"/>
          </w:tcPr>
          <w:p w14:paraId="6902E5B6" w14:textId="1057884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Field experimental warming (chambers with fans)</w:t>
            </w:r>
          </w:p>
        </w:tc>
        <w:tc>
          <w:tcPr>
            <w:tcW w:w="1563" w:type="dxa"/>
          </w:tcPr>
          <w:p w14:paraId="2F3356F4" w14:textId="64D6E5D6" w:rsidR="00866C8D" w:rsidRPr="006B6936" w:rsidRDefault="00866C8D" w:rsidP="0034224A">
            <w:pPr>
              <w:rPr>
                <w:rFonts w:eastAsia="Times New Roman" w:cs="Times New Roman"/>
                <w:color w:val="000000"/>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p>
        </w:tc>
        <w:tc>
          <w:tcPr>
            <w:tcW w:w="2268" w:type="dxa"/>
          </w:tcPr>
          <w:p w14:paraId="5F9B8E54" w14:textId="785E2BA5"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No effect on berry growth or sugar accumulation</w:t>
            </w:r>
          </w:p>
        </w:tc>
      </w:tr>
      <w:tr w:rsidR="00866C8D" w14:paraId="33610A1D" w14:textId="77777777" w:rsidTr="0034224A">
        <w:tc>
          <w:tcPr>
            <w:tcW w:w="1368" w:type="dxa"/>
          </w:tcPr>
          <w:p w14:paraId="7383EF90" w14:textId="7777777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Salazar-Parra et al. 2010</w:t>
            </w:r>
          </w:p>
          <w:p w14:paraId="1735489C" w14:textId="77777777" w:rsidR="00866C8D" w:rsidRPr="0034224A" w:rsidRDefault="00866C8D" w:rsidP="0034224A">
            <w:pPr>
              <w:rPr>
                <w:bCs/>
                <w:sz w:val="20"/>
                <w:szCs w:val="20"/>
              </w:rPr>
            </w:pPr>
          </w:p>
        </w:tc>
        <w:tc>
          <w:tcPr>
            <w:tcW w:w="1251" w:type="dxa"/>
          </w:tcPr>
          <w:p w14:paraId="722F473C" w14:textId="0AE73C68" w:rsidR="00866C8D" w:rsidRPr="0034224A" w:rsidRDefault="00866C8D" w:rsidP="0034224A">
            <w:pPr>
              <w:rPr>
                <w:bCs/>
                <w:sz w:val="20"/>
                <w:szCs w:val="20"/>
              </w:rPr>
            </w:pPr>
            <w:r w:rsidRPr="0034224A">
              <w:rPr>
                <w:bCs/>
                <w:sz w:val="20"/>
                <w:szCs w:val="20"/>
              </w:rPr>
              <w:t>Tempranillo</w:t>
            </w:r>
          </w:p>
        </w:tc>
        <w:tc>
          <w:tcPr>
            <w:tcW w:w="3126" w:type="dxa"/>
          </w:tcPr>
          <w:p w14:paraId="37B043DB" w14:textId="2E8A762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first-year </w:t>
            </w:r>
            <w:r w:rsidR="00BE7BF9">
              <w:rPr>
                <w:rFonts w:eastAsia="Times New Roman" w:cs="Times New Roman"/>
                <w:color w:val="000000"/>
                <w:sz w:val="20"/>
                <w:szCs w:val="20"/>
              </w:rPr>
              <w:t>vines</w:t>
            </w:r>
            <w:bookmarkStart w:id="4" w:name="_GoBack"/>
            <w:bookmarkEnd w:id="4"/>
            <w:r w:rsidRPr="00866C8D">
              <w:rPr>
                <w:rFonts w:eastAsia="Times New Roman" w:cs="Times New Roman"/>
                <w:color w:val="000000"/>
                <w:sz w:val="20"/>
                <w:szCs w:val="20"/>
              </w:rPr>
              <w:t>)</w:t>
            </w:r>
          </w:p>
          <w:p w14:paraId="1ACCBC57" w14:textId="77777777" w:rsidR="00866C8D" w:rsidRPr="0034224A" w:rsidRDefault="00866C8D" w:rsidP="0034224A">
            <w:pPr>
              <w:rPr>
                <w:bCs/>
                <w:sz w:val="20"/>
                <w:szCs w:val="20"/>
              </w:rPr>
            </w:pPr>
          </w:p>
        </w:tc>
        <w:tc>
          <w:tcPr>
            <w:tcW w:w="1563" w:type="dxa"/>
          </w:tcPr>
          <w:p w14:paraId="3B620CAE" w14:textId="0EE094BD" w:rsidR="00866C8D" w:rsidRPr="006B6936" w:rsidRDefault="00866C8D" w:rsidP="0034224A">
            <w:pPr>
              <w:rPr>
                <w:rFonts w:eastAsia="Times New Roman" w:cs="Times New Roman"/>
                <w:color w:val="111111"/>
                <w:sz w:val="20"/>
                <w:szCs w:val="20"/>
              </w:rPr>
            </w:pPr>
            <w:r w:rsidRPr="00866C8D">
              <w:rPr>
                <w:rFonts w:eastAsia="Times New Roman" w:cs="Times New Roman"/>
                <w:color w:val="111111"/>
                <w:sz w:val="20"/>
                <w:szCs w:val="20"/>
              </w:rPr>
              <w:t>28/18°C vs. 24/14°C, day/night at veraison</w:t>
            </w:r>
          </w:p>
        </w:tc>
        <w:tc>
          <w:tcPr>
            <w:tcW w:w="2268" w:type="dxa"/>
          </w:tcPr>
          <w:p w14:paraId="3B8D3618" w14:textId="319F86E8" w:rsidR="00866C8D" w:rsidRPr="0034224A" w:rsidRDefault="00866C8D"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veraison and full maturity </w:t>
            </w:r>
          </w:p>
        </w:tc>
      </w:tr>
      <w:tr w:rsidR="00866C8D" w14:paraId="1FA11CB6" w14:textId="77777777" w:rsidTr="0034224A">
        <w:tc>
          <w:tcPr>
            <w:tcW w:w="1368" w:type="dxa"/>
          </w:tcPr>
          <w:p w14:paraId="50F42211" w14:textId="7777777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Edwards et al. 2016</w:t>
            </w:r>
          </w:p>
          <w:p w14:paraId="2CCDDABF" w14:textId="77777777" w:rsidR="00866C8D" w:rsidRPr="0034224A" w:rsidRDefault="00866C8D" w:rsidP="0034224A">
            <w:pPr>
              <w:rPr>
                <w:bCs/>
                <w:sz w:val="20"/>
                <w:szCs w:val="20"/>
              </w:rPr>
            </w:pPr>
          </w:p>
        </w:tc>
        <w:tc>
          <w:tcPr>
            <w:tcW w:w="1251" w:type="dxa"/>
          </w:tcPr>
          <w:p w14:paraId="704D8D8D" w14:textId="4939DF41" w:rsidR="00866C8D" w:rsidRPr="0034224A" w:rsidRDefault="00866C8D" w:rsidP="0034224A">
            <w:pPr>
              <w:rPr>
                <w:bCs/>
                <w:sz w:val="20"/>
                <w:szCs w:val="20"/>
              </w:rPr>
            </w:pPr>
            <w:r w:rsidRPr="0034224A">
              <w:rPr>
                <w:bCs/>
                <w:sz w:val="20"/>
                <w:szCs w:val="20"/>
              </w:rPr>
              <w:t>Shiraz</w:t>
            </w:r>
          </w:p>
        </w:tc>
        <w:tc>
          <w:tcPr>
            <w:tcW w:w="3126" w:type="dxa"/>
          </w:tcPr>
          <w:p w14:paraId="6A3C54F4" w14:textId="304EC163" w:rsidR="00866C8D" w:rsidRPr="0034224A" w:rsidRDefault="00866C8D"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563" w:type="dxa"/>
          </w:tcPr>
          <w:p w14:paraId="279402DD" w14:textId="20A3DEAD" w:rsidR="00866C8D" w:rsidRPr="0034224A" w:rsidRDefault="00866C8D" w:rsidP="0034224A">
            <w:pPr>
              <w:rPr>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p>
        </w:tc>
        <w:tc>
          <w:tcPr>
            <w:tcW w:w="2268" w:type="dxa"/>
          </w:tcPr>
          <w:p w14:paraId="41E4398A" w14:textId="77777777"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743E932D" w14:textId="77777777" w:rsidR="00866C8D" w:rsidRPr="0034224A" w:rsidRDefault="00866C8D" w:rsidP="0034224A">
            <w:pPr>
              <w:rPr>
                <w:bCs/>
                <w:sz w:val="20"/>
                <w:szCs w:val="20"/>
              </w:rPr>
            </w:pPr>
          </w:p>
        </w:tc>
      </w:tr>
      <w:tr w:rsidR="00866C8D" w14:paraId="5A99F021" w14:textId="77777777" w:rsidTr="0034224A">
        <w:tc>
          <w:tcPr>
            <w:tcW w:w="1368" w:type="dxa"/>
          </w:tcPr>
          <w:p w14:paraId="02D7333C" w14:textId="0A104BE5" w:rsidR="00866C8D" w:rsidRPr="0034224A" w:rsidRDefault="00866C8D" w:rsidP="0034224A">
            <w:pPr>
              <w:rPr>
                <w:rFonts w:eastAsia="Times New Roman" w:cs="Times New Roman"/>
                <w:color w:val="000000"/>
                <w:sz w:val="20"/>
                <w:szCs w:val="20"/>
              </w:rPr>
            </w:pPr>
            <w:r w:rsidRPr="00866C8D">
              <w:rPr>
                <w:rFonts w:eastAsia="Times New Roman" w:cs="Times New Roman"/>
                <w:color w:val="000000"/>
                <w:sz w:val="20"/>
                <w:szCs w:val="20"/>
              </w:rPr>
              <w:t>Petrie &amp; Clingeleffer 2005</w:t>
            </w:r>
          </w:p>
        </w:tc>
        <w:tc>
          <w:tcPr>
            <w:tcW w:w="1251" w:type="dxa"/>
          </w:tcPr>
          <w:p w14:paraId="14D5325B" w14:textId="25F5CAAE" w:rsidR="00866C8D" w:rsidRPr="0034224A" w:rsidRDefault="00866C8D" w:rsidP="0034224A">
            <w:pPr>
              <w:rPr>
                <w:bCs/>
                <w:sz w:val="20"/>
                <w:szCs w:val="20"/>
              </w:rPr>
            </w:pPr>
            <w:r w:rsidRPr="0034224A">
              <w:rPr>
                <w:bCs/>
                <w:sz w:val="20"/>
                <w:szCs w:val="20"/>
              </w:rPr>
              <w:t>Chardonnay</w:t>
            </w:r>
          </w:p>
        </w:tc>
        <w:tc>
          <w:tcPr>
            <w:tcW w:w="3126" w:type="dxa"/>
          </w:tcPr>
          <w:p w14:paraId="51F99152" w14:textId="36266EDD" w:rsidR="00866C8D" w:rsidRPr="0034224A" w:rsidRDefault="00866C8D"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563" w:type="dxa"/>
          </w:tcPr>
          <w:p w14:paraId="6E48D379" w14:textId="45C5FD14" w:rsidR="00866C8D" w:rsidRPr="006B6936" w:rsidRDefault="00866C8D" w:rsidP="0034224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p>
        </w:tc>
        <w:tc>
          <w:tcPr>
            <w:tcW w:w="2268" w:type="dxa"/>
          </w:tcPr>
          <w:p w14:paraId="7AE5BD3E" w14:textId="6BA2A726" w:rsidR="00866C8D" w:rsidRPr="006B6936" w:rsidRDefault="00D13876" w:rsidP="0034224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r>
      <w:tr w:rsidR="00866C8D" w14:paraId="154D9ACC" w14:textId="77777777" w:rsidTr="0034224A">
        <w:tc>
          <w:tcPr>
            <w:tcW w:w="1368" w:type="dxa"/>
          </w:tcPr>
          <w:p w14:paraId="7ED8E9E7" w14:textId="77777777" w:rsidR="009B74CF" w:rsidRPr="0034224A" w:rsidRDefault="009B74CF" w:rsidP="0034224A">
            <w:pPr>
              <w:rPr>
                <w:rFonts w:eastAsia="Times New Roman" w:cs="Times New Roman"/>
                <w:color w:val="000000"/>
                <w:sz w:val="20"/>
                <w:szCs w:val="20"/>
              </w:rPr>
            </w:pPr>
            <w:r w:rsidRPr="009B74CF">
              <w:rPr>
                <w:rFonts w:eastAsia="Times New Roman" w:cs="Times New Roman"/>
                <w:color w:val="000000"/>
                <w:sz w:val="20"/>
                <w:szCs w:val="20"/>
              </w:rPr>
              <w:t>Greer &amp; Wheedon 2014</w:t>
            </w:r>
          </w:p>
          <w:p w14:paraId="5E9DFE86" w14:textId="77777777" w:rsidR="00866C8D" w:rsidRPr="0034224A" w:rsidRDefault="00866C8D" w:rsidP="0034224A">
            <w:pPr>
              <w:rPr>
                <w:bCs/>
                <w:sz w:val="20"/>
                <w:szCs w:val="20"/>
              </w:rPr>
            </w:pPr>
          </w:p>
        </w:tc>
        <w:tc>
          <w:tcPr>
            <w:tcW w:w="1251" w:type="dxa"/>
          </w:tcPr>
          <w:p w14:paraId="6E3A4107" w14:textId="23B436AB" w:rsidR="00866C8D" w:rsidRPr="0034224A" w:rsidRDefault="009B74CF" w:rsidP="0034224A">
            <w:pPr>
              <w:rPr>
                <w:bCs/>
                <w:sz w:val="20"/>
                <w:szCs w:val="20"/>
              </w:rPr>
            </w:pPr>
            <w:r w:rsidRPr="0034224A">
              <w:rPr>
                <w:rFonts w:cs="Lucida Grande"/>
                <w:color w:val="000000"/>
                <w:sz w:val="20"/>
                <w:szCs w:val="20"/>
              </w:rPr>
              <w:t>Merlot, Chardonnay, Semillon</w:t>
            </w:r>
          </w:p>
        </w:tc>
        <w:tc>
          <w:tcPr>
            <w:tcW w:w="3126" w:type="dxa"/>
          </w:tcPr>
          <w:p w14:paraId="1385F755" w14:textId="77777777" w:rsidR="009B74CF" w:rsidRPr="0034224A" w:rsidRDefault="009B74CF" w:rsidP="0034224A">
            <w:pPr>
              <w:rPr>
                <w:rFonts w:eastAsia="Times New Roman" w:cs="Times New Roman"/>
                <w:color w:val="000000"/>
                <w:sz w:val="20"/>
                <w:szCs w:val="20"/>
              </w:rPr>
            </w:pPr>
            <w:r w:rsidRPr="009B74CF">
              <w:rPr>
                <w:rFonts w:eastAsia="Times New Roman" w:cs="Times New Roman"/>
                <w:color w:val="000000"/>
                <w:sz w:val="20"/>
                <w:szCs w:val="20"/>
              </w:rPr>
              <w:t>Growth chambers (5 year old vines)</w:t>
            </w:r>
          </w:p>
          <w:p w14:paraId="4BDDAE64" w14:textId="77777777" w:rsidR="00866C8D" w:rsidRPr="0034224A" w:rsidRDefault="00866C8D" w:rsidP="0034224A">
            <w:pPr>
              <w:rPr>
                <w:bCs/>
                <w:sz w:val="20"/>
                <w:szCs w:val="20"/>
              </w:rPr>
            </w:pPr>
          </w:p>
        </w:tc>
        <w:tc>
          <w:tcPr>
            <w:tcW w:w="1563" w:type="dxa"/>
          </w:tcPr>
          <w:p w14:paraId="26E94F91" w14:textId="2190E9F9" w:rsidR="007F0760" w:rsidRPr="0034224A" w:rsidRDefault="007F0760"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veraison</w:t>
            </w:r>
          </w:p>
          <w:p w14:paraId="12780E1E" w14:textId="77777777" w:rsidR="00866C8D" w:rsidRPr="0034224A" w:rsidRDefault="00866C8D" w:rsidP="0034224A">
            <w:pPr>
              <w:rPr>
                <w:bCs/>
                <w:sz w:val="20"/>
                <w:szCs w:val="20"/>
              </w:rPr>
            </w:pPr>
          </w:p>
        </w:tc>
        <w:tc>
          <w:tcPr>
            <w:tcW w:w="2268" w:type="dxa"/>
          </w:tcPr>
          <w:p w14:paraId="788C8A45" w14:textId="77777777" w:rsidR="00D13876" w:rsidRPr="0034224A" w:rsidRDefault="00D13876" w:rsidP="0034224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 C but decline in size at 40 C, Semillon: expansion at 20 and 25 C but not at higher temps</w:t>
            </w:r>
          </w:p>
          <w:p w14:paraId="22C25BEF" w14:textId="77777777" w:rsidR="00866C8D" w:rsidRPr="0034224A" w:rsidRDefault="00866C8D" w:rsidP="0034224A">
            <w:pPr>
              <w:rPr>
                <w:bCs/>
                <w:sz w:val="20"/>
                <w:szCs w:val="20"/>
              </w:rPr>
            </w:pPr>
          </w:p>
        </w:tc>
      </w:tr>
      <w:tr w:rsidR="00866C8D" w14:paraId="3F310A36" w14:textId="77777777" w:rsidTr="0034224A">
        <w:tc>
          <w:tcPr>
            <w:tcW w:w="1368" w:type="dxa"/>
          </w:tcPr>
          <w:p w14:paraId="6A321BF2" w14:textId="77777777" w:rsidR="009B74CF" w:rsidRPr="0034224A" w:rsidRDefault="009B74CF" w:rsidP="0034224A">
            <w:pPr>
              <w:rPr>
                <w:rFonts w:eastAsia="Times New Roman" w:cs="Times New Roman"/>
                <w:color w:val="000000"/>
                <w:sz w:val="20"/>
                <w:szCs w:val="20"/>
              </w:rPr>
            </w:pPr>
            <w:r w:rsidRPr="009B74CF">
              <w:rPr>
                <w:rFonts w:eastAsia="Times New Roman" w:cs="Times New Roman"/>
                <w:color w:val="000000"/>
                <w:sz w:val="20"/>
                <w:szCs w:val="20"/>
              </w:rPr>
              <w:t>Kadir et al. 2005</w:t>
            </w:r>
          </w:p>
          <w:p w14:paraId="5D3835B6" w14:textId="77777777" w:rsidR="00866C8D" w:rsidRPr="0034224A" w:rsidRDefault="00866C8D" w:rsidP="0034224A">
            <w:pPr>
              <w:rPr>
                <w:bCs/>
                <w:sz w:val="20"/>
                <w:szCs w:val="20"/>
              </w:rPr>
            </w:pPr>
          </w:p>
        </w:tc>
        <w:tc>
          <w:tcPr>
            <w:tcW w:w="1251" w:type="dxa"/>
          </w:tcPr>
          <w:p w14:paraId="50716A66" w14:textId="5551EF69" w:rsidR="00866C8D" w:rsidRPr="0034224A" w:rsidRDefault="009B74CF" w:rsidP="0034224A">
            <w:pPr>
              <w:rPr>
                <w:bCs/>
                <w:sz w:val="20"/>
                <w:szCs w:val="20"/>
              </w:rPr>
            </w:pPr>
            <w:r w:rsidRPr="0034224A">
              <w:rPr>
                <w:rFonts w:cs="Lucida Grande"/>
                <w:color w:val="000000"/>
                <w:sz w:val="20"/>
                <w:szCs w:val="20"/>
              </w:rPr>
              <w:t>Semillon, Pinot Noir, Chardonnay, Cabernet Sauvignon, Cynthiana (</w:t>
            </w:r>
            <w:r w:rsidRPr="0034224A">
              <w:rPr>
                <w:rFonts w:cs="Lucida Grande"/>
                <w:i/>
                <w:color w:val="000000"/>
                <w:sz w:val="20"/>
                <w:szCs w:val="20"/>
              </w:rPr>
              <w:t>V. aestivalus</w:t>
            </w:r>
            <w:r w:rsidRPr="0034224A">
              <w:rPr>
                <w:rFonts w:cs="Lucida Grande"/>
                <w:color w:val="000000"/>
                <w:sz w:val="20"/>
                <w:szCs w:val="20"/>
              </w:rPr>
              <w:t>)</w:t>
            </w:r>
          </w:p>
        </w:tc>
        <w:tc>
          <w:tcPr>
            <w:tcW w:w="3126" w:type="dxa"/>
          </w:tcPr>
          <w:p w14:paraId="2A0B9862" w14:textId="1CDEBC77" w:rsidR="00866C8D" w:rsidRPr="0034224A" w:rsidRDefault="009B74CF" w:rsidP="0034224A">
            <w:pPr>
              <w:rPr>
                <w:bCs/>
                <w:sz w:val="20"/>
                <w:szCs w:val="20"/>
              </w:rPr>
            </w:pPr>
            <w:r w:rsidRPr="0034224A">
              <w:rPr>
                <w:bCs/>
                <w:sz w:val="20"/>
                <w:szCs w:val="20"/>
              </w:rPr>
              <w:t>[Need to check]</w:t>
            </w:r>
          </w:p>
        </w:tc>
        <w:tc>
          <w:tcPr>
            <w:tcW w:w="1563" w:type="dxa"/>
          </w:tcPr>
          <w:p w14:paraId="19E1AC77" w14:textId="4B9B253E" w:rsidR="00866C8D" w:rsidRPr="0034224A" w:rsidRDefault="00D13876"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p>
        </w:tc>
        <w:tc>
          <w:tcPr>
            <w:tcW w:w="2268" w:type="dxa"/>
          </w:tcPr>
          <w:p w14:paraId="01A201F0" w14:textId="2BB85F84" w:rsidR="00866C8D" w:rsidRPr="006B6936" w:rsidRDefault="00D13876" w:rsidP="0034224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for </w:t>
            </w:r>
            <w:r w:rsidRPr="00D13876">
              <w:rPr>
                <w:rFonts w:eastAsia="Times New Roman" w:cs="Times New Roman"/>
                <w:i/>
                <w:color w:val="000000"/>
                <w:sz w:val="20"/>
                <w:szCs w:val="20"/>
              </w:rPr>
              <w:t xml:space="preserve">V. vinifera </w:t>
            </w:r>
            <w:r w:rsidRPr="00D13876">
              <w:rPr>
                <w:rFonts w:eastAsia="Times New Roman" w:cs="Times New Roman"/>
                <w:color w:val="000000"/>
                <w:sz w:val="20"/>
                <w:szCs w:val="20"/>
              </w:rPr>
              <w:t>form 20 to 20 C, but most growth stunted at 40 C--</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sidR="0034224A">
              <w:rPr>
                <w:rFonts w:eastAsia="Times New Roman" w:cs="Times New Roman"/>
                <w:color w:val="000000"/>
                <w:sz w:val="20"/>
                <w:szCs w:val="20"/>
              </w:rPr>
              <w:t>era</w:t>
            </w:r>
            <w:r w:rsidR="006B6936">
              <w:rPr>
                <w:rFonts w:eastAsia="Times New Roman" w:cs="Times New Roman"/>
                <w:color w:val="000000"/>
                <w:sz w:val="20"/>
                <w:szCs w:val="20"/>
              </w:rPr>
              <w:t>tures</w:t>
            </w:r>
          </w:p>
        </w:tc>
      </w:tr>
      <w:tr w:rsidR="00866C8D" w14:paraId="700B24A1" w14:textId="77777777" w:rsidTr="0034224A">
        <w:tc>
          <w:tcPr>
            <w:tcW w:w="1368" w:type="dxa"/>
          </w:tcPr>
          <w:p w14:paraId="7E381261" w14:textId="77777777" w:rsidR="009B74CF" w:rsidRPr="0034224A" w:rsidRDefault="009B74CF" w:rsidP="0034224A">
            <w:pPr>
              <w:rPr>
                <w:rFonts w:eastAsia="Times New Roman" w:cs="Times New Roman"/>
                <w:color w:val="000000"/>
                <w:sz w:val="20"/>
                <w:szCs w:val="20"/>
              </w:rPr>
            </w:pPr>
            <w:r w:rsidRPr="009B74CF">
              <w:rPr>
                <w:rFonts w:eastAsia="Times New Roman" w:cs="Times New Roman"/>
                <w:color w:val="000000"/>
                <w:sz w:val="20"/>
                <w:szCs w:val="20"/>
              </w:rPr>
              <w:t>Greer &amp; Wheedon 2013</w:t>
            </w:r>
          </w:p>
          <w:p w14:paraId="57619208" w14:textId="77777777" w:rsidR="00866C8D" w:rsidRPr="0034224A" w:rsidRDefault="00866C8D" w:rsidP="0034224A">
            <w:pPr>
              <w:rPr>
                <w:bCs/>
                <w:sz w:val="20"/>
                <w:szCs w:val="20"/>
              </w:rPr>
            </w:pPr>
          </w:p>
        </w:tc>
        <w:tc>
          <w:tcPr>
            <w:tcW w:w="1251" w:type="dxa"/>
          </w:tcPr>
          <w:p w14:paraId="552C2F19" w14:textId="3D17E67B" w:rsidR="00866C8D" w:rsidRPr="0034224A" w:rsidRDefault="009B74CF" w:rsidP="0034224A">
            <w:pPr>
              <w:rPr>
                <w:bCs/>
                <w:sz w:val="20"/>
                <w:szCs w:val="20"/>
              </w:rPr>
            </w:pPr>
            <w:r w:rsidRPr="0034224A">
              <w:rPr>
                <w:bCs/>
                <w:sz w:val="20"/>
                <w:szCs w:val="20"/>
              </w:rPr>
              <w:t>Semillon</w:t>
            </w:r>
          </w:p>
        </w:tc>
        <w:tc>
          <w:tcPr>
            <w:tcW w:w="3126" w:type="dxa"/>
          </w:tcPr>
          <w:p w14:paraId="1B17A508" w14:textId="284FCA3A" w:rsidR="00866C8D" w:rsidRPr="0034224A" w:rsidRDefault="009B74CF" w:rsidP="0034224A">
            <w:pPr>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1563" w:type="dxa"/>
          </w:tcPr>
          <w:p w14:paraId="7522DA4D" w14:textId="35BD38D5" w:rsidR="00866C8D" w:rsidRPr="0034224A" w:rsidRDefault="00D13876" w:rsidP="0034224A">
            <w:pPr>
              <w:rPr>
                <w:rFonts w:eastAsia="Times New Roman" w:cs="Times New Roman"/>
                <w:color w:val="000000"/>
                <w:sz w:val="20"/>
                <w:szCs w:val="20"/>
              </w:rPr>
            </w:pPr>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009B74CF" w:rsidRPr="0034224A">
              <w:rPr>
                <w:rFonts w:eastAsia="Times New Roman" w:cs="Times New Roman"/>
                <w:color w:val="000000"/>
                <w:sz w:val="20"/>
                <w:szCs w:val="20"/>
              </w:rPr>
              <w:t>eratures</w:t>
            </w:r>
          </w:p>
        </w:tc>
        <w:tc>
          <w:tcPr>
            <w:tcW w:w="2268" w:type="dxa"/>
          </w:tcPr>
          <w:p w14:paraId="07B8EF66" w14:textId="77777777" w:rsidR="00D13876" w:rsidRPr="0034224A" w:rsidRDefault="00D13876" w:rsidP="0034224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551DB73B" w14:textId="77777777" w:rsidR="00866C8D" w:rsidRPr="0034224A" w:rsidRDefault="00866C8D" w:rsidP="0034224A">
            <w:pPr>
              <w:rPr>
                <w:bCs/>
                <w:sz w:val="20"/>
                <w:szCs w:val="20"/>
              </w:rPr>
            </w:pPr>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7FFD728B" w14:textId="0AC6BDCB" w:rsidR="0057182A" w:rsidRDefault="0057182A">
      <w:pPr>
        <w:rPr>
          <w:rFonts w:ascii="Calibri" w:hAnsi="Calibri"/>
          <w:b/>
          <w:bCs/>
        </w:rPr>
      </w:pPr>
      <w:commentRangeStart w:id="5"/>
      <w:r w:rsidRPr="0057182A">
        <w:rPr>
          <w:rFonts w:ascii="Calibri" w:hAnsi="Calibri"/>
          <w:b/>
          <w:bCs/>
        </w:rPr>
        <w:lastRenderedPageBreak/>
        <w:t>Table</w:t>
      </w:r>
      <w:commentRangeEnd w:id="5"/>
      <w:r w:rsidR="00C967C3">
        <w:rPr>
          <w:rStyle w:val="CommentReference"/>
        </w:rPr>
        <w:commentReference w:id="5"/>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licante Bouschet</w:t>
            </w:r>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ligote</w:t>
            </w:r>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Auxerrois</w:t>
            </w:r>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Barbera</w:t>
            </w:r>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lzin</w:t>
            </w:r>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menere</w:t>
            </w:r>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sselas doree</w:t>
            </w:r>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unoise</w:t>
            </w:r>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runer Veltiner</w:t>
            </w:r>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cabeo</w:t>
            </w:r>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orrastel</w:t>
            </w:r>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gris</w:t>
            </w:r>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efosco</w:t>
            </w:r>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katsiteli</w:t>
            </w:r>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tgipfler</w:t>
            </w:r>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chiopettino</w:t>
            </w:r>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zagos feher</w:t>
            </w:r>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ocai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Ugni blanc/Trebbiano</w:t>
            </w:r>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nhao</w:t>
            </w:r>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Primitivo</w:t>
            </w:r>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1D0CAFF3" w14:textId="77777777" w:rsidR="00154FA1" w:rsidRDefault="00154FA1">
      <w:pPr>
        <w:rPr>
          <w:rFonts w:ascii="Calibri" w:hAnsi="Calibri"/>
          <w:b/>
          <w:bCs/>
        </w:rPr>
      </w:pPr>
      <w:r>
        <w:rPr>
          <w:rFonts w:ascii="Calibri" w:hAnsi="Calibri"/>
          <w:b/>
          <w:bCs/>
        </w:rPr>
        <w:br w:type="page"/>
      </w:r>
    </w:p>
    <w:p w14:paraId="63918C81" w14:textId="13C58F07"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3FD9B1EA" w14:textId="77777777" w:rsidR="006C5048" w:rsidRPr="006C5048" w:rsidRDefault="00C64D52" w:rsidP="006C5048">
      <w:pPr>
        <w:pStyle w:val="Bibliography"/>
        <w:rPr>
          <w:rFonts w:ascii="Calibri" w:hAnsi="Calibri" w:cs="Calibri"/>
        </w:rPr>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r w:rsidR="006C5048" w:rsidRPr="006C5048">
        <w:rPr>
          <w:rFonts w:ascii="Calibri" w:hAnsi="Calibri" w:cs="Calibri"/>
        </w:rPr>
        <w:t xml:space="preserve">Anderson, K. (2013). </w:t>
      </w:r>
      <w:r w:rsidR="006C5048" w:rsidRPr="006C5048">
        <w:rPr>
          <w:rFonts w:ascii="Calibri" w:hAnsi="Calibri" w:cs="Calibri"/>
          <w:i/>
          <w:iCs/>
        </w:rPr>
        <w:t>Which winegrape varieties are grown where? : a global picture</w:t>
      </w:r>
      <w:r w:rsidR="006C5048" w:rsidRPr="006C5048">
        <w:rPr>
          <w:rFonts w:ascii="Calibri" w:hAnsi="Calibri" w:cs="Calibri"/>
        </w:rPr>
        <w:t>. Adelaide, South Australia: University of Adelaide Press.</w:t>
      </w:r>
    </w:p>
    <w:p w14:paraId="1D8B4749" w14:textId="77777777" w:rsidR="006C5048" w:rsidRPr="006C5048" w:rsidRDefault="006C5048" w:rsidP="006C5048">
      <w:pPr>
        <w:pStyle w:val="Bibliography"/>
        <w:rPr>
          <w:rFonts w:ascii="Calibri" w:hAnsi="Calibri" w:cs="Calibri"/>
        </w:rPr>
      </w:pPr>
      <w:r w:rsidRPr="006C5048">
        <w:rPr>
          <w:rFonts w:ascii="Calibri" w:hAnsi="Calibri" w:cs="Calibri"/>
        </w:rPr>
        <w:t xml:space="preserve">Boursiquot, J. M., Dessup, M., and Rennes, C. (1995). Distribution des principaux caracteres phenologiques, agronomiques et technologiques chez Vitis vinifera L. </w:t>
      </w:r>
      <w:r w:rsidRPr="006C5048">
        <w:rPr>
          <w:rFonts w:ascii="Calibri" w:hAnsi="Calibri" w:cs="Calibri"/>
          <w:i/>
          <w:iCs/>
        </w:rPr>
        <w:t>Vitis</w:t>
      </w:r>
      <w:r w:rsidRPr="006C5048">
        <w:rPr>
          <w:rFonts w:ascii="Calibri" w:hAnsi="Calibri" w:cs="Calibri"/>
        </w:rPr>
        <w:t xml:space="preserve"> 34, 31–35.</w:t>
      </w:r>
    </w:p>
    <w:p w14:paraId="033A76DE" w14:textId="77777777" w:rsidR="006C5048" w:rsidRPr="006C5048" w:rsidRDefault="006C5048" w:rsidP="006C5048">
      <w:pPr>
        <w:pStyle w:val="Bibliography"/>
        <w:rPr>
          <w:rFonts w:ascii="Calibri" w:hAnsi="Calibri" w:cs="Calibri"/>
        </w:rPr>
      </w:pPr>
      <w:r w:rsidRPr="006C5048">
        <w:rPr>
          <w:rFonts w:ascii="Calibri" w:hAnsi="Calibri" w:cs="Calibri"/>
        </w:rPr>
        <w:t xml:space="preserve">Buttrose, M. S., and Hale, C. R. (1973). Effect of Temperature on Development of the Grapevine Inflorescence after Bud Burst. </w:t>
      </w:r>
      <w:r w:rsidRPr="006C5048">
        <w:rPr>
          <w:rFonts w:ascii="Calibri" w:hAnsi="Calibri" w:cs="Calibri"/>
          <w:i/>
          <w:iCs/>
        </w:rPr>
        <w:t>Am. J. Enol. Vitic.</w:t>
      </w:r>
      <w:r w:rsidRPr="006C5048">
        <w:rPr>
          <w:rFonts w:ascii="Calibri" w:hAnsi="Calibri" w:cs="Calibri"/>
        </w:rPr>
        <w:t xml:space="preserve"> 24, 14.</w:t>
      </w:r>
    </w:p>
    <w:p w14:paraId="74EED0BA" w14:textId="77777777" w:rsidR="006C5048" w:rsidRPr="006C5048" w:rsidRDefault="006C5048" w:rsidP="006C5048">
      <w:pPr>
        <w:pStyle w:val="Bibliography"/>
        <w:rPr>
          <w:rFonts w:ascii="Calibri" w:hAnsi="Calibri" w:cs="Calibri"/>
        </w:rPr>
      </w:pPr>
      <w:r w:rsidRPr="006C5048">
        <w:rPr>
          <w:rFonts w:ascii="Calibri" w:hAnsi="Calibri" w:cs="Calibri"/>
        </w:rPr>
        <w:t xml:space="preserve">Cook, B. I., and Wolkovich, E. M. (2016). Climate change decouples drought from early wine grape harvests in France. </w:t>
      </w:r>
      <w:r w:rsidRPr="006C5048">
        <w:rPr>
          <w:rFonts w:ascii="Calibri" w:hAnsi="Calibri" w:cs="Calibri"/>
          <w:i/>
          <w:iCs/>
        </w:rPr>
        <w:t>Nat. Clim. Change</w:t>
      </w:r>
      <w:r w:rsidRPr="006C5048">
        <w:rPr>
          <w:rFonts w:ascii="Calibri" w:hAnsi="Calibri" w:cs="Calibri"/>
        </w:rPr>
        <w:t xml:space="preserve"> 6. doi:10.1038/nclimate2960.</w:t>
      </w:r>
    </w:p>
    <w:p w14:paraId="08CA649D" w14:textId="77777777" w:rsidR="006C5048" w:rsidRPr="006C5048" w:rsidRDefault="006C5048" w:rsidP="006C5048">
      <w:pPr>
        <w:pStyle w:val="Bibliography"/>
        <w:rPr>
          <w:rFonts w:ascii="Calibri" w:hAnsi="Calibri" w:cs="Calibri"/>
        </w:rPr>
      </w:pPr>
      <w:r w:rsidRPr="006C5048">
        <w:rPr>
          <w:rFonts w:ascii="Calibri" w:hAnsi="Calibri" w:cs="Calibri"/>
        </w:rPr>
        <w:t xml:space="preserve">Coombe, B. G. (1995). Growth Stages of the Grapevine: Adoption of a system for identifying grapevine growth stages. </w:t>
      </w:r>
      <w:r w:rsidRPr="006C5048">
        <w:rPr>
          <w:rFonts w:ascii="Calibri" w:hAnsi="Calibri" w:cs="Calibri"/>
          <w:i/>
          <w:iCs/>
        </w:rPr>
        <w:t>Aust. J. Grape Wine Res.</w:t>
      </w:r>
      <w:r w:rsidRPr="006C5048">
        <w:rPr>
          <w:rFonts w:ascii="Calibri" w:hAnsi="Calibri" w:cs="Calibri"/>
        </w:rPr>
        <w:t xml:space="preserve"> 1, 104–110. doi:10.1111/j.1755-0238.1995.tb00086.x.</w:t>
      </w:r>
    </w:p>
    <w:p w14:paraId="57829AF3" w14:textId="77777777" w:rsidR="006C5048" w:rsidRPr="006C5048" w:rsidRDefault="006C5048" w:rsidP="006C5048">
      <w:pPr>
        <w:pStyle w:val="Bibliography"/>
        <w:rPr>
          <w:rFonts w:ascii="Calibri" w:hAnsi="Calibri" w:cs="Calibri"/>
        </w:rPr>
      </w:pPr>
      <w:r w:rsidRPr="006C5048">
        <w:rPr>
          <w:rFonts w:ascii="Calibri" w:hAnsi="Calibri" w:cs="Calibri"/>
        </w:rPr>
        <w:t xml:space="preserve">Cuccia, C., Bois, B., Richard, Y., Parker, A. K., García de Cortázar-Atauri, I., Van Leeuwen, C., et al. (2014). Phenological model performance to warmer conditions: application to Pinot Noir in Burgundy. </w:t>
      </w:r>
      <w:r w:rsidRPr="006C5048">
        <w:rPr>
          <w:rFonts w:ascii="Calibri" w:hAnsi="Calibri" w:cs="Calibri"/>
          <w:i/>
          <w:iCs/>
        </w:rPr>
        <w:t>J. Int. Sci. Vigne Vin</w:t>
      </w:r>
      <w:r w:rsidRPr="006C5048">
        <w:rPr>
          <w:rFonts w:ascii="Calibri" w:hAnsi="Calibri" w:cs="Calibri"/>
        </w:rPr>
        <w:t>, 169–178.</w:t>
      </w:r>
    </w:p>
    <w:p w14:paraId="487F33CB" w14:textId="77777777" w:rsidR="006C5048" w:rsidRPr="006C5048" w:rsidRDefault="006C5048" w:rsidP="006C5048">
      <w:pPr>
        <w:pStyle w:val="Bibliography"/>
        <w:rPr>
          <w:rFonts w:ascii="Calibri" w:hAnsi="Calibri" w:cs="Calibri"/>
        </w:rPr>
      </w:pPr>
      <w:r w:rsidRPr="006C5048">
        <w:rPr>
          <w:rFonts w:ascii="Calibri" w:hAnsi="Calibri" w:cs="Calibri"/>
        </w:rPr>
        <w:t xml:space="preserve">Duchêne, E. (2016). How can grapevine genetics contribute to the adaptation to climate change? </w:t>
      </w:r>
      <w:r w:rsidRPr="006C5048">
        <w:rPr>
          <w:rFonts w:ascii="Calibri" w:hAnsi="Calibri" w:cs="Calibri"/>
          <w:i/>
          <w:iCs/>
        </w:rPr>
        <w:t>OENO One</w:t>
      </w:r>
      <w:r w:rsidRPr="006C5048">
        <w:rPr>
          <w:rFonts w:ascii="Calibri" w:hAnsi="Calibri" w:cs="Calibri"/>
        </w:rPr>
        <w:t xml:space="preserve"> 50. doi:10.20870/oeno-one.2016.50.3.98.</w:t>
      </w:r>
    </w:p>
    <w:p w14:paraId="52F2D294" w14:textId="77777777" w:rsidR="006C5048" w:rsidRPr="006C5048" w:rsidRDefault="006C5048" w:rsidP="006C5048">
      <w:pPr>
        <w:pStyle w:val="Bibliography"/>
        <w:rPr>
          <w:rFonts w:ascii="Calibri" w:hAnsi="Calibri" w:cs="Calibri"/>
        </w:rPr>
      </w:pPr>
      <w:r w:rsidRPr="006C5048">
        <w:rPr>
          <w:rFonts w:ascii="Calibri" w:hAnsi="Calibri" w:cs="Calibri"/>
        </w:rPr>
        <w:t xml:space="preserve">Duchêne, E., and Schneider, C. (2005). Grapevine and climatic changes: a glance at the situation in Alsace. </w:t>
      </w:r>
      <w:r w:rsidRPr="006C5048">
        <w:rPr>
          <w:rFonts w:ascii="Calibri" w:hAnsi="Calibri" w:cs="Calibri"/>
          <w:i/>
          <w:iCs/>
        </w:rPr>
        <w:t>Agron. Sustain. Dev.</w:t>
      </w:r>
      <w:r w:rsidRPr="006C5048">
        <w:rPr>
          <w:rFonts w:ascii="Calibri" w:hAnsi="Calibri" w:cs="Calibri"/>
        </w:rPr>
        <w:t xml:space="preserve"> 25, 93–99. doi:10.1051/agro:2004057.</w:t>
      </w:r>
    </w:p>
    <w:p w14:paraId="48855DD1" w14:textId="77777777" w:rsidR="006C5048" w:rsidRPr="006C5048" w:rsidRDefault="006C5048" w:rsidP="006C5048">
      <w:pPr>
        <w:pStyle w:val="Bibliography"/>
        <w:rPr>
          <w:rFonts w:ascii="Calibri" w:hAnsi="Calibri" w:cs="Calibri"/>
        </w:rPr>
      </w:pPr>
      <w:r w:rsidRPr="006C5048">
        <w:rPr>
          <w:rFonts w:ascii="Calibri" w:hAnsi="Calibri" w:cs="Calibri"/>
        </w:rPr>
        <w:t>Eltom, M. (2013). Influence of temperature and carbohydrate availability on the bunch architecture of Vitis vinifera L. sauvignon blanc.</w:t>
      </w:r>
    </w:p>
    <w:p w14:paraId="3F6D03E7"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Cortázar-Atauri, I., Chuine, I., Donatelli, M., Parker, A. K., and van Leeuwen, C. (2010). </w:t>
      </w:r>
      <w:r w:rsidRPr="006C5048">
        <w:rPr>
          <w:rFonts w:ascii="Calibri" w:hAnsi="Calibri" w:cs="Calibri"/>
          <w:i/>
          <w:iCs/>
        </w:rPr>
        <w:t>A curvilinear process-based phenological model to study impacts of climatic change on grapevine (Vitis vinifera L.)</w:t>
      </w:r>
      <w:r w:rsidRPr="006C5048">
        <w:rPr>
          <w:rFonts w:ascii="Calibri" w:hAnsi="Calibri" w:cs="Calibri"/>
        </w:rPr>
        <w:t>.</w:t>
      </w:r>
    </w:p>
    <w:p w14:paraId="543B7AC0" w14:textId="77777777" w:rsidR="006C5048" w:rsidRPr="006C5048" w:rsidRDefault="006C5048" w:rsidP="006C5048">
      <w:pPr>
        <w:pStyle w:val="Bibliography"/>
        <w:rPr>
          <w:rFonts w:ascii="Calibri" w:hAnsi="Calibri" w:cs="Calibri"/>
        </w:rPr>
      </w:pPr>
      <w:r w:rsidRPr="006C5048">
        <w:rPr>
          <w:rFonts w:ascii="Calibri" w:hAnsi="Calibri" w:cs="Calibri"/>
        </w:rPr>
        <w:t xml:space="preserve">García de Cortázar-Atauri, I., Duchêne, E., Destrac-Irvine, A., Barbeau, G., Rességuier, L. de, Lacombe, T., et al. (2017). Grapevine phenology in France: from past observations to future evolutions in the context of climate change. </w:t>
      </w:r>
      <w:r w:rsidRPr="006C5048">
        <w:rPr>
          <w:rFonts w:ascii="Calibri" w:hAnsi="Calibri" w:cs="Calibri"/>
          <w:i/>
          <w:iCs/>
        </w:rPr>
        <w:t>OENO One</w:t>
      </w:r>
      <w:r w:rsidRPr="006C5048">
        <w:rPr>
          <w:rFonts w:ascii="Calibri" w:hAnsi="Calibri" w:cs="Calibri"/>
        </w:rPr>
        <w:t xml:space="preserve"> 51. doi:10.20870/oeno-one.2017.51.2.1622.</w:t>
      </w:r>
    </w:p>
    <w:p w14:paraId="08E0FCAF" w14:textId="77777777" w:rsidR="006C5048" w:rsidRPr="006C5048" w:rsidRDefault="006C5048" w:rsidP="006C5048">
      <w:pPr>
        <w:pStyle w:val="Bibliography"/>
        <w:rPr>
          <w:rFonts w:ascii="Calibri" w:hAnsi="Calibri" w:cs="Calibri"/>
        </w:rPr>
      </w:pPr>
      <w:r w:rsidRPr="006C5048">
        <w:rPr>
          <w:rFonts w:ascii="Calibri" w:hAnsi="Calibri" w:cs="Calibri"/>
        </w:rPr>
        <w:t xml:space="preserve">Greer, D. H., and Weston, C. (2010). Heat stress affects flowering, berry growth, sugar accumulation and photosynthesis of Vitis vinifera cv. Semillon grapevines grown in a controlled environment. </w:t>
      </w:r>
      <w:r w:rsidRPr="006C5048">
        <w:rPr>
          <w:rFonts w:ascii="Calibri" w:hAnsi="Calibri" w:cs="Calibri"/>
          <w:i/>
          <w:iCs/>
        </w:rPr>
        <w:t>Funct Plant Biol</w:t>
      </w:r>
      <w:r w:rsidRPr="006C5048">
        <w:rPr>
          <w:rFonts w:ascii="Calibri" w:hAnsi="Calibri" w:cs="Calibri"/>
        </w:rPr>
        <w:t xml:space="preserve"> 37, 206–214. doi:10.1071/FP09209.</w:t>
      </w:r>
    </w:p>
    <w:p w14:paraId="3A4A6C63"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Hannah, L., Roehrdanz, P. R., Ikegami, M., Shepard, A. V., Shaw, M. R., Tabor, G., et al. (2013). Climate change, wine, and conservation. </w:t>
      </w:r>
      <w:r w:rsidRPr="006C5048">
        <w:rPr>
          <w:rFonts w:ascii="Calibri" w:hAnsi="Calibri" w:cs="Calibri"/>
          <w:i/>
          <w:iCs/>
        </w:rPr>
        <w:t>Proc. Natl. Acad. Sci.</w:t>
      </w:r>
      <w:r w:rsidRPr="006C5048">
        <w:rPr>
          <w:rFonts w:ascii="Calibri" w:hAnsi="Calibri" w:cs="Calibri"/>
        </w:rPr>
        <w:t xml:space="preserve"> 110, 6907–6912. doi:10.1073/pnas.1210127110.</w:t>
      </w:r>
    </w:p>
    <w:p w14:paraId="542CEF40" w14:textId="77777777" w:rsidR="006C5048" w:rsidRPr="006C5048" w:rsidRDefault="006C5048" w:rsidP="006C5048">
      <w:pPr>
        <w:pStyle w:val="Bibliography"/>
        <w:rPr>
          <w:rFonts w:ascii="Calibri" w:hAnsi="Calibri" w:cs="Calibri"/>
        </w:rPr>
      </w:pPr>
      <w:r w:rsidRPr="006C5048">
        <w:rPr>
          <w:rFonts w:ascii="Calibri" w:hAnsi="Calibri" w:cs="Calibri"/>
        </w:rPr>
        <w:t xml:space="preserve">Jones, G. V. (2013). “Winegrape phenology,” in </w:t>
      </w:r>
      <w:r w:rsidRPr="006C5048">
        <w:rPr>
          <w:rFonts w:ascii="Calibri" w:hAnsi="Calibri" w:cs="Calibri"/>
          <w:i/>
          <w:iCs/>
        </w:rPr>
        <w:t>Phenology: An Integrative Environmental Science</w:t>
      </w:r>
      <w:r w:rsidRPr="006C5048">
        <w:rPr>
          <w:rFonts w:ascii="Calibri" w:hAnsi="Calibri" w:cs="Calibri"/>
        </w:rPr>
        <w:t>, ed. M. D. Schwartz (Springer), 563–584.</w:t>
      </w:r>
    </w:p>
    <w:p w14:paraId="5AE3498F" w14:textId="77777777" w:rsidR="006C5048" w:rsidRPr="006C5048" w:rsidRDefault="006C5048" w:rsidP="006C5048">
      <w:pPr>
        <w:pStyle w:val="Bibliography"/>
        <w:rPr>
          <w:rFonts w:ascii="Calibri" w:hAnsi="Calibri" w:cs="Calibri"/>
        </w:rPr>
      </w:pPr>
      <w:r w:rsidRPr="006C5048">
        <w:rPr>
          <w:rFonts w:ascii="Calibri" w:hAnsi="Calibri" w:cs="Calibri"/>
        </w:rPr>
        <w:t xml:space="preserve">Labbé, T. P. (2019). The longest homogenous series of grape harvest dates, Beaune 1354-2018, and its significance fo rhte understanding of past and present climate. </w:t>
      </w:r>
      <w:r w:rsidRPr="006C5048">
        <w:rPr>
          <w:rFonts w:ascii="Calibri" w:hAnsi="Calibri" w:cs="Calibri"/>
          <w:i/>
          <w:iCs/>
        </w:rPr>
        <w:t>Clim. Past</w:t>
      </w:r>
      <w:r w:rsidRPr="006C5048">
        <w:rPr>
          <w:rFonts w:ascii="Calibri" w:hAnsi="Calibri" w:cs="Calibri"/>
        </w:rPr>
        <w:t>, 1485–1501. doi:https://doi.org/10.5194/cp-15-1485-2019.</w:t>
      </w:r>
    </w:p>
    <w:p w14:paraId="5C89CE96" w14:textId="77777777" w:rsidR="006C5048" w:rsidRPr="006C5048" w:rsidRDefault="006C5048" w:rsidP="006C5048">
      <w:pPr>
        <w:pStyle w:val="Bibliography"/>
        <w:rPr>
          <w:rFonts w:ascii="Calibri" w:hAnsi="Calibri" w:cs="Calibri"/>
        </w:rPr>
      </w:pPr>
      <w:r w:rsidRPr="006C5048">
        <w:rPr>
          <w:rFonts w:ascii="Calibri" w:hAnsi="Calibri" w:cs="Calibri"/>
        </w:rPr>
        <w:t>Lacombe, T. (2012). Contribution à l’étude de l’histoire évolutive de la vigne cultivée (Vitis vinifera L.) par l’analyse de la diversité génétique neutre et de gènes d’intérêt. in.</w:t>
      </w:r>
    </w:p>
    <w:p w14:paraId="2DC72FF4" w14:textId="77777777" w:rsidR="006C5048" w:rsidRPr="006C5048" w:rsidRDefault="006C5048" w:rsidP="006C5048">
      <w:pPr>
        <w:pStyle w:val="Bibliography"/>
        <w:rPr>
          <w:rFonts w:ascii="Calibri" w:hAnsi="Calibri" w:cs="Calibri"/>
        </w:rPr>
      </w:pPr>
      <w:r w:rsidRPr="006C5048">
        <w:rPr>
          <w:rFonts w:ascii="Calibri" w:hAnsi="Calibri" w:cs="Calibri"/>
        </w:rPr>
        <w:t xml:space="preserve">Lebon, G., Duchêne, E., Brun, O., and Clément, C. (2005). Phenology of Flowering and Starch Accumulation in Grape (Vitis vinifera L.) Cuttings and Vines. </w:t>
      </w:r>
      <w:r w:rsidRPr="006C5048">
        <w:rPr>
          <w:rFonts w:ascii="Calibri" w:hAnsi="Calibri" w:cs="Calibri"/>
          <w:i/>
          <w:iCs/>
        </w:rPr>
        <w:t>Ann. Bot.</w:t>
      </w:r>
      <w:r w:rsidRPr="006C5048">
        <w:rPr>
          <w:rFonts w:ascii="Calibri" w:hAnsi="Calibri" w:cs="Calibri"/>
        </w:rPr>
        <w:t xml:space="preserve"> 95, 943–948. doi:10.1093/aob/mci108.</w:t>
      </w:r>
    </w:p>
    <w:p w14:paraId="4D8766DA" w14:textId="77777777" w:rsidR="006C5048" w:rsidRPr="006C5048" w:rsidRDefault="006C5048" w:rsidP="006C5048">
      <w:pPr>
        <w:pStyle w:val="Bibliography"/>
        <w:rPr>
          <w:rFonts w:ascii="Calibri" w:hAnsi="Calibri" w:cs="Calibri"/>
        </w:rPr>
      </w:pPr>
      <w:r w:rsidRPr="006C5048">
        <w:rPr>
          <w:rFonts w:ascii="Calibri" w:hAnsi="Calibri" w:cs="Calibri"/>
        </w:rPr>
        <w:t xml:space="preserve">Menzel, A., Sparks, T. H., Estrella, N., Koch, E., Aasa, A., Ahas, R., et al. (2006). European phenological response to climate change matches the warming pattern. </w:t>
      </w:r>
      <w:r w:rsidRPr="006C5048">
        <w:rPr>
          <w:rFonts w:ascii="Calibri" w:hAnsi="Calibri" w:cs="Calibri"/>
          <w:i/>
          <w:iCs/>
        </w:rPr>
        <w:t>Glob. Change Biol.</w:t>
      </w:r>
      <w:r w:rsidRPr="006C5048">
        <w:rPr>
          <w:rFonts w:ascii="Calibri" w:hAnsi="Calibri" w:cs="Calibri"/>
        </w:rPr>
        <w:t xml:space="preserve"> 12, 1969–1976. doi:10.1111/j.1365-2486.2006.01193.x.</w:t>
      </w:r>
    </w:p>
    <w:p w14:paraId="5E819069" w14:textId="77777777" w:rsidR="006C5048" w:rsidRPr="006C5048" w:rsidRDefault="006C5048" w:rsidP="006C5048">
      <w:pPr>
        <w:pStyle w:val="Bibliography"/>
        <w:rPr>
          <w:rFonts w:ascii="Calibri" w:hAnsi="Calibri" w:cs="Calibri"/>
        </w:rPr>
      </w:pPr>
      <w:r w:rsidRPr="006C5048">
        <w:rPr>
          <w:rFonts w:ascii="Calibri" w:hAnsi="Calibri" w:cs="Calibri"/>
        </w:rPr>
        <w:t xml:space="preserve">Milcu, A., Puga-Freitas, R., Ellison, A. M., Blouin, M., Scheu, S., Freschet, G. T., et al. (2018). Genotypic variability enhances the reproducibility of an ecological study. </w:t>
      </w:r>
      <w:r w:rsidRPr="006C5048">
        <w:rPr>
          <w:rFonts w:ascii="Calibri" w:hAnsi="Calibri" w:cs="Calibri"/>
          <w:i/>
          <w:iCs/>
        </w:rPr>
        <w:t>Nat. Ecol. Evol.</w:t>
      </w:r>
      <w:r w:rsidRPr="006C5048">
        <w:rPr>
          <w:rFonts w:ascii="Calibri" w:hAnsi="Calibri" w:cs="Calibri"/>
        </w:rPr>
        <w:t xml:space="preserve"> 2, 279–287. doi:10.1038/s41559-017-0434-x.</w:t>
      </w:r>
    </w:p>
    <w:p w14:paraId="2B8DF678" w14:textId="77777777" w:rsidR="006C5048" w:rsidRPr="006C5048" w:rsidRDefault="006C5048" w:rsidP="006C5048">
      <w:pPr>
        <w:pStyle w:val="Bibliography"/>
        <w:rPr>
          <w:rFonts w:ascii="Calibri" w:hAnsi="Calibri" w:cs="Calibri"/>
        </w:rPr>
      </w:pPr>
      <w:r w:rsidRPr="006C5048">
        <w:rPr>
          <w:rFonts w:ascii="Calibri" w:hAnsi="Calibri" w:cs="Calibri"/>
        </w:rPr>
        <w:t xml:space="preserve">Mullins, M. G. (1992). </w:t>
      </w:r>
      <w:r w:rsidRPr="006C5048">
        <w:rPr>
          <w:rFonts w:ascii="Calibri" w:hAnsi="Calibri" w:cs="Calibri"/>
          <w:i/>
          <w:iCs/>
        </w:rPr>
        <w:t>Biology of the grapevine</w:t>
      </w:r>
      <w:r w:rsidRPr="006C5048">
        <w:rPr>
          <w:rFonts w:ascii="Calibri" w:hAnsi="Calibri" w:cs="Calibri"/>
        </w:rPr>
        <w:t>. Cambridge: Cambridge.</w:t>
      </w:r>
    </w:p>
    <w:p w14:paraId="003529C5" w14:textId="77777777" w:rsidR="006C5048" w:rsidRPr="006C5048" w:rsidRDefault="006C5048" w:rsidP="006C5048">
      <w:pPr>
        <w:pStyle w:val="Bibliography"/>
        <w:rPr>
          <w:rFonts w:ascii="Calibri" w:hAnsi="Calibri" w:cs="Calibri"/>
        </w:rPr>
      </w:pPr>
      <w:r w:rsidRPr="006C5048">
        <w:rPr>
          <w:rFonts w:ascii="Calibri" w:hAnsi="Calibri" w:cs="Calibri"/>
        </w:rPr>
        <w:t xml:space="preserve">Myles, S. (2013). Improving fruit and wine: what does genomics have to offer? </w:t>
      </w:r>
      <w:r w:rsidRPr="006C5048">
        <w:rPr>
          <w:rFonts w:ascii="Calibri" w:hAnsi="Calibri" w:cs="Calibri"/>
          <w:i/>
          <w:iCs/>
        </w:rPr>
        <w:t>Trends Genet.</w:t>
      </w:r>
      <w:r w:rsidRPr="006C5048">
        <w:rPr>
          <w:rFonts w:ascii="Calibri" w:hAnsi="Calibri" w:cs="Calibri"/>
        </w:rPr>
        <w:t xml:space="preserve"> 29, 190–196. doi:http://dx.doi.org/10.1016/j.tig.2013.01.006.</w:t>
      </w:r>
    </w:p>
    <w:p w14:paraId="12902BAF" w14:textId="77777777" w:rsidR="006C5048" w:rsidRPr="006C5048" w:rsidRDefault="006C5048" w:rsidP="006C5048">
      <w:pPr>
        <w:pStyle w:val="Bibliography"/>
        <w:rPr>
          <w:rFonts w:ascii="Calibri" w:hAnsi="Calibri" w:cs="Calibri"/>
        </w:rPr>
      </w:pPr>
      <w:r w:rsidRPr="006C5048">
        <w:rPr>
          <w:rFonts w:ascii="Calibri" w:hAnsi="Calibri" w:cs="Calibri"/>
        </w:rPr>
        <w:t>Ollat, N., Quénol, H., Barbeau, G., van Leeuwen, C., Darriet, P., García de Cortázar-Atauri, I., et al. (2015). Adaptation to Climate Change: strategic issues to face for the French wine industry.</w:t>
      </w:r>
    </w:p>
    <w:p w14:paraId="3FE88622" w14:textId="77777777" w:rsidR="006C5048" w:rsidRPr="006C5048" w:rsidRDefault="006C5048" w:rsidP="006C5048">
      <w:pPr>
        <w:pStyle w:val="Bibliography"/>
        <w:rPr>
          <w:rFonts w:ascii="Calibri" w:hAnsi="Calibri" w:cs="Calibri"/>
        </w:rPr>
      </w:pPr>
      <w:r w:rsidRPr="006C5048">
        <w:rPr>
          <w:rFonts w:ascii="Calibri" w:hAnsi="Calibri" w:cs="Calibri"/>
        </w:rPr>
        <w:t>Ollat, N., Touzard, J.-M., and van Leeuwen, C. (2016). Climate Change Impacts and Adaptations: New Challenges for the Wine Industry.</w:t>
      </w:r>
    </w:p>
    <w:p w14:paraId="566E98FA"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García de Cortázar-Atauri, I., Chuine, I., Barbeau, G., Bois, B., Boursiquot, J.-M., et al. (2013). Classification of varieties for their timing of flowering and veraison using a modelling approach: A case study for the grapevine species Vitis vinifera L. </w:t>
      </w:r>
      <w:r w:rsidRPr="006C5048">
        <w:rPr>
          <w:rFonts w:ascii="Calibri" w:hAnsi="Calibri" w:cs="Calibri"/>
          <w:i/>
          <w:iCs/>
        </w:rPr>
        <w:t>Agric. For. Meteorol.</w:t>
      </w:r>
      <w:r w:rsidRPr="006C5048">
        <w:rPr>
          <w:rFonts w:ascii="Calibri" w:hAnsi="Calibri" w:cs="Calibri"/>
        </w:rPr>
        <w:t xml:space="preserve"> 180, 249–264. doi:https://doi.org/10.1016/j.agrformet.2013.06.005.</w:t>
      </w:r>
    </w:p>
    <w:p w14:paraId="6BEF9DF0" w14:textId="77777777" w:rsidR="006C5048" w:rsidRPr="006C5048" w:rsidRDefault="006C5048" w:rsidP="006C5048">
      <w:pPr>
        <w:pStyle w:val="Bibliography"/>
        <w:rPr>
          <w:rFonts w:ascii="Calibri" w:hAnsi="Calibri" w:cs="Calibri"/>
        </w:rPr>
      </w:pPr>
      <w:r w:rsidRPr="006C5048">
        <w:rPr>
          <w:rFonts w:ascii="Calibri" w:hAnsi="Calibri" w:cs="Calibri"/>
        </w:rPr>
        <w:t xml:space="preserve">Parker, A. K., De Cortazar-Atauri, I. G., Van Leeuwen, C., and Chuine, I. (2011). General phenological model to characterise the timing of flowering and veraison of Vitis vinifera L. </w:t>
      </w:r>
      <w:r w:rsidRPr="006C5048">
        <w:rPr>
          <w:rFonts w:ascii="Calibri" w:hAnsi="Calibri" w:cs="Calibri"/>
          <w:i/>
          <w:iCs/>
        </w:rPr>
        <w:t>Aust. J. Grape Wine Res.</w:t>
      </w:r>
      <w:r w:rsidRPr="006C5048">
        <w:rPr>
          <w:rFonts w:ascii="Calibri" w:hAnsi="Calibri" w:cs="Calibri"/>
        </w:rPr>
        <w:t xml:space="preserve"> 17, 206–216. doi:10.1111/j.1755-0238.2011.00140.x.</w:t>
      </w:r>
    </w:p>
    <w:p w14:paraId="628AE856" w14:textId="77777777" w:rsidR="006C5048" w:rsidRPr="006C5048" w:rsidRDefault="006C5048" w:rsidP="006C5048">
      <w:pPr>
        <w:pStyle w:val="Bibliography"/>
        <w:rPr>
          <w:rFonts w:ascii="Calibri" w:hAnsi="Calibri" w:cs="Calibri"/>
        </w:rPr>
      </w:pPr>
      <w:r w:rsidRPr="006C5048">
        <w:rPr>
          <w:rFonts w:ascii="Calibri" w:hAnsi="Calibri" w:cs="Calibri"/>
        </w:rPr>
        <w:lastRenderedPageBreak/>
        <w:t xml:space="preserve">Petrie, P. R., and Clingeleffer, P. R. (2005). Effects of temperature and light (before and after budburst) on inflorescence morphology and flower number of Chardonnay grapevines (Vitis vinifera L.). </w:t>
      </w:r>
      <w:r w:rsidRPr="006C5048">
        <w:rPr>
          <w:rFonts w:ascii="Calibri" w:hAnsi="Calibri" w:cs="Calibri"/>
          <w:i/>
          <w:iCs/>
        </w:rPr>
        <w:t>Aust. J. Grape Wine Res.</w:t>
      </w:r>
      <w:r w:rsidRPr="006C5048">
        <w:rPr>
          <w:rFonts w:ascii="Calibri" w:hAnsi="Calibri" w:cs="Calibri"/>
        </w:rPr>
        <w:t xml:space="preserve"> 11, 59–65. doi:10.1111/j.1755-0238.2005.tb00279.x.</w:t>
      </w:r>
    </w:p>
    <w:p w14:paraId="060017AB" w14:textId="77777777" w:rsidR="006C5048" w:rsidRPr="006C5048" w:rsidRDefault="006C5048" w:rsidP="006C5048">
      <w:pPr>
        <w:pStyle w:val="Bibliography"/>
        <w:rPr>
          <w:rFonts w:ascii="Calibri" w:hAnsi="Calibri" w:cs="Calibri"/>
        </w:rPr>
      </w:pPr>
      <w:r w:rsidRPr="006C5048">
        <w:rPr>
          <w:rFonts w:ascii="Calibri" w:hAnsi="Calibri" w:cs="Calibri"/>
        </w:rPr>
        <w:t xml:space="preserve">R Core team (2013). </w:t>
      </w:r>
      <w:r w:rsidRPr="006C5048">
        <w:rPr>
          <w:rFonts w:ascii="Calibri" w:hAnsi="Calibri" w:cs="Calibri"/>
          <w:i/>
          <w:iCs/>
        </w:rPr>
        <w:t>R: A language and environment for statistical computing</w:t>
      </w:r>
      <w:r w:rsidRPr="006C5048">
        <w:rPr>
          <w:rFonts w:ascii="Calibri" w:hAnsi="Calibri" w:cs="Calibri"/>
        </w:rPr>
        <w:t>.</w:t>
      </w:r>
    </w:p>
    <w:p w14:paraId="4C98A83A" w14:textId="77777777" w:rsidR="006C5048" w:rsidRPr="006C5048" w:rsidRDefault="006C5048" w:rsidP="006C5048">
      <w:pPr>
        <w:pStyle w:val="Bibliography"/>
        <w:rPr>
          <w:rFonts w:ascii="Calibri" w:hAnsi="Calibri" w:cs="Calibri"/>
        </w:rPr>
      </w:pPr>
      <w:r w:rsidRPr="006C5048">
        <w:rPr>
          <w:rFonts w:ascii="Calibri" w:hAnsi="Calibri" w:cs="Calibri"/>
        </w:rPr>
        <w:t xml:space="preserve">Root, T. L., Price, J. T., Hall, K. R., Schneider, S. H., Rosenzweig, C., and Pounds, J. A. (2003). Fingerprints of global warming on wild animals and plants. </w:t>
      </w:r>
      <w:r w:rsidRPr="006C5048">
        <w:rPr>
          <w:rFonts w:ascii="Calibri" w:hAnsi="Calibri" w:cs="Calibri"/>
          <w:i/>
          <w:iCs/>
        </w:rPr>
        <w:t>Nature</w:t>
      </w:r>
      <w:r w:rsidRPr="006C5048">
        <w:rPr>
          <w:rFonts w:ascii="Calibri" w:hAnsi="Calibri" w:cs="Calibri"/>
        </w:rPr>
        <w:t xml:space="preserve"> 421, 57. doi:10.1038/nature01333 https://www.nature.com/articles/nature01333#supplementary-information.</w:t>
      </w:r>
    </w:p>
    <w:p w14:paraId="177AA040" w14:textId="77777777" w:rsidR="006C5048" w:rsidRPr="006C5048" w:rsidRDefault="006C5048" w:rsidP="006C5048">
      <w:pPr>
        <w:pStyle w:val="Bibliography"/>
        <w:rPr>
          <w:rFonts w:ascii="Calibri" w:hAnsi="Calibri" w:cs="Calibri"/>
        </w:rPr>
      </w:pPr>
      <w:r w:rsidRPr="006C5048">
        <w:rPr>
          <w:rFonts w:ascii="Calibri" w:hAnsi="Calibri" w:cs="Calibri"/>
        </w:rPr>
        <w:t xml:space="preserve">Schultz, H. R., and Jones, G. V. (2010). Climate Induced Historic and Future Changes in Viticulture. </w:t>
      </w:r>
      <w:r w:rsidRPr="006C5048">
        <w:rPr>
          <w:rFonts w:ascii="Calibri" w:hAnsi="Calibri" w:cs="Calibri"/>
          <w:i/>
          <w:iCs/>
        </w:rPr>
        <w:t>J. Wine Res.</w:t>
      </w:r>
      <w:r w:rsidRPr="006C5048">
        <w:rPr>
          <w:rFonts w:ascii="Calibri" w:hAnsi="Calibri" w:cs="Calibri"/>
        </w:rPr>
        <w:t xml:space="preserve"> 21, 137–145. doi:10.1080/09571264.2010.530098.</w:t>
      </w:r>
    </w:p>
    <w:p w14:paraId="56626F4C" w14:textId="77777777" w:rsidR="006C5048" w:rsidRPr="006C5048" w:rsidRDefault="006C5048" w:rsidP="006C5048">
      <w:pPr>
        <w:pStyle w:val="Bibliography"/>
        <w:rPr>
          <w:rFonts w:ascii="Calibri" w:hAnsi="Calibri" w:cs="Calibri"/>
        </w:rPr>
      </w:pPr>
      <w:r w:rsidRPr="006C5048">
        <w:rPr>
          <w:rFonts w:ascii="Calibri" w:hAnsi="Calibri" w:cs="Calibri"/>
        </w:rPr>
        <w:t xml:space="preserve">Sepúlveda, G., Kliewer, W. M., and Ryugo, K. (1986). Effect of High Temperature on Grapevines (Vitis vinifera L.). I. Translocation of 14C-Photosynthates. </w:t>
      </w:r>
      <w:r w:rsidRPr="006C5048">
        <w:rPr>
          <w:rFonts w:ascii="Calibri" w:hAnsi="Calibri" w:cs="Calibri"/>
          <w:i/>
          <w:iCs/>
        </w:rPr>
        <w:t>Am. J. Enol. Vitic.</w:t>
      </w:r>
      <w:r w:rsidRPr="006C5048">
        <w:rPr>
          <w:rFonts w:ascii="Calibri" w:hAnsi="Calibri" w:cs="Calibri"/>
        </w:rPr>
        <w:t xml:space="preserve"> 37, 13–19.</w:t>
      </w:r>
    </w:p>
    <w:p w14:paraId="19548B5B" w14:textId="77777777" w:rsidR="006C5048" w:rsidRPr="006C5048" w:rsidRDefault="006C5048" w:rsidP="006C5048">
      <w:pPr>
        <w:pStyle w:val="Bibliography"/>
        <w:rPr>
          <w:rFonts w:ascii="Calibri" w:hAnsi="Calibri" w:cs="Calibri"/>
        </w:rPr>
      </w:pPr>
      <w:r w:rsidRPr="006C5048">
        <w:rPr>
          <w:rFonts w:ascii="Calibri" w:hAnsi="Calibri" w:cs="Calibri"/>
        </w:rPr>
        <w:t xml:space="preserve">Van Leeuwen, C., Destrac-Irvine, A., Dubernet, M., Duchêne, E., Gowdy, M., Marguerit, E., et al. (2019). An Update on the Impact of Climate Change in Viticulture and Potential Adaptations. </w:t>
      </w:r>
      <w:r w:rsidRPr="006C5048">
        <w:rPr>
          <w:rFonts w:ascii="Calibri" w:hAnsi="Calibri" w:cs="Calibri"/>
          <w:i/>
          <w:iCs/>
        </w:rPr>
        <w:t>Agronomy</w:t>
      </w:r>
      <w:r w:rsidRPr="006C5048">
        <w:rPr>
          <w:rFonts w:ascii="Calibri" w:hAnsi="Calibri" w:cs="Calibri"/>
        </w:rPr>
        <w:t xml:space="preserve"> 9, 514. doi:10.3390/agronomy9090514.</w:t>
      </w:r>
    </w:p>
    <w:p w14:paraId="5B72E63E" w14:textId="77777777" w:rsidR="006C5048" w:rsidRPr="006C5048" w:rsidRDefault="006C5048" w:rsidP="006C5048">
      <w:pPr>
        <w:pStyle w:val="Bibliography"/>
        <w:rPr>
          <w:rFonts w:ascii="Calibri" w:hAnsi="Calibri" w:cs="Calibri"/>
        </w:rPr>
      </w:pPr>
      <w:r w:rsidRPr="006C5048">
        <w:rPr>
          <w:rFonts w:ascii="Calibri" w:hAnsi="Calibri" w:cs="Calibri"/>
        </w:rPr>
        <w:t>Wolkovich, E. M., Burge, D. O., Walker, M. A., and Nicholas, K. A. (2017). Phenological diversity provides opportunities for climate change adaptation in winegrapes.</w:t>
      </w:r>
    </w:p>
    <w:p w14:paraId="61F7BD9A" w14:textId="77777777" w:rsidR="006C5048" w:rsidRPr="006C5048" w:rsidRDefault="006C5048" w:rsidP="006C5048">
      <w:pPr>
        <w:pStyle w:val="Bibliography"/>
        <w:rPr>
          <w:rFonts w:ascii="Calibri" w:hAnsi="Calibri" w:cs="Calibri"/>
        </w:rPr>
      </w:pPr>
      <w:r w:rsidRPr="006C5048">
        <w:rPr>
          <w:rFonts w:ascii="Calibri" w:hAnsi="Calibri" w:cs="Calibri"/>
        </w:rPr>
        <w:t xml:space="preserve">Zaka, S., Ahmed, L. Q., Escobar-Gutiérrez, A. J., Gastal, F., Julier, B., and Louarn, G. (2017). How variable are non-linear developmental responses to temperature in two perennial forage species? </w:t>
      </w:r>
      <w:r w:rsidRPr="006C5048">
        <w:rPr>
          <w:rFonts w:ascii="Calibri" w:hAnsi="Calibri" w:cs="Calibri"/>
          <w:i/>
          <w:iCs/>
        </w:rPr>
        <w:t>Agric. For. Meteorol.</w:t>
      </w:r>
      <w:r w:rsidRPr="006C5048">
        <w:rPr>
          <w:rFonts w:ascii="Calibri" w:hAnsi="Calibri" w:cs="Calibri"/>
        </w:rPr>
        <w:t xml:space="preserve"> 232, 433–442. doi:10.1016/j.agrformet.2016.10.004.</w:t>
      </w:r>
    </w:p>
    <w:p w14:paraId="7831980E" w14:textId="77777777" w:rsidR="006C5048" w:rsidRPr="006C5048" w:rsidRDefault="006C5048" w:rsidP="006C5048">
      <w:pPr>
        <w:pStyle w:val="Bibliography"/>
        <w:rPr>
          <w:rFonts w:ascii="Calibri" w:hAnsi="Calibri" w:cs="Calibri"/>
        </w:rPr>
      </w:pPr>
      <w:r w:rsidRPr="006C5048">
        <w:rPr>
          <w:rFonts w:ascii="Calibri" w:hAnsi="Calibri" w:cs="Calibri"/>
        </w:rPr>
        <w:t xml:space="preserve">Zaka, S., Frak, E., Julier, B., Gastal, F., and Louarn, G. (2016). Intraspecific variation in thermal acclimation of photosynthesis across a range of temperatures in a perennial crop. </w:t>
      </w:r>
      <w:r w:rsidRPr="006C5048">
        <w:rPr>
          <w:rFonts w:ascii="Calibri" w:hAnsi="Calibri" w:cs="Calibri"/>
          <w:i/>
          <w:iCs/>
        </w:rPr>
        <w:t>AoB PLANTS</w:t>
      </w:r>
      <w:r w:rsidRPr="006C5048">
        <w:rPr>
          <w:rFonts w:ascii="Calibri" w:hAnsi="Calibri" w:cs="Calibri"/>
        </w:rPr>
        <w:t xml:space="preserve"> 8. doi:10.1093/aobpla/plw035.</w:t>
      </w:r>
    </w:p>
    <w:p w14:paraId="29D05999" w14:textId="21A34C7F" w:rsidR="00C64D52" w:rsidRDefault="00C64D52">
      <w:pPr>
        <w:rPr>
          <w:rFonts w:ascii="Calibri" w:hAnsi="Calibri"/>
          <w:b/>
          <w:bCs/>
        </w:rPr>
      </w:pPr>
      <w:r>
        <w:rPr>
          <w:rFonts w:ascii="Calibri" w:hAnsi="Calibri"/>
          <w:b/>
          <w:bCs/>
        </w:rPr>
        <w:fldChar w:fldCharType="end"/>
      </w:r>
    </w:p>
    <w:sectPr w:rsidR="00C64D52" w:rsidSect="0044015A">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Elizabeth Wolkovich" w:date="2020-02-24T16:09:00Z" w:initials="EW">
    <w:p w14:paraId="2C277341" w14:textId="0A6CCF20" w:rsidR="006E60D1" w:rsidRDefault="006E60D1">
      <w:pPr>
        <w:pStyle w:val="CommentText"/>
      </w:pPr>
      <w:r>
        <w:rPr>
          <w:rStyle w:val="CommentReference"/>
        </w:rPr>
        <w:annotationRef/>
      </w:r>
      <w:r>
        <w:t>We are only allowed four total figures + tables, so I suggest we cut this one and replace with the literature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2923F6" w14:textId="77777777" w:rsidR="006E60D1" w:rsidRDefault="006E60D1" w:rsidP="004656B4">
      <w:r>
        <w:separator/>
      </w:r>
    </w:p>
  </w:endnote>
  <w:endnote w:type="continuationSeparator" w:id="0">
    <w:p w14:paraId="4969C75A" w14:textId="77777777" w:rsidR="006E60D1" w:rsidRDefault="006E60D1"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34190"/>
      <w:docPartObj>
        <w:docPartGallery w:val="Page Numbers (Bottom of Page)"/>
        <w:docPartUnique/>
      </w:docPartObj>
    </w:sdtPr>
    <w:sdtEndPr>
      <w:rPr>
        <w:noProof/>
      </w:rPr>
    </w:sdtEndPr>
    <w:sdtContent>
      <w:p w14:paraId="0EA34A90" w14:textId="4ECC3E62" w:rsidR="006E60D1" w:rsidRDefault="006E60D1">
        <w:pPr>
          <w:pStyle w:val="Footer"/>
          <w:jc w:val="right"/>
        </w:pPr>
        <w:r>
          <w:fldChar w:fldCharType="begin"/>
        </w:r>
        <w:r>
          <w:instrText xml:space="preserve"> PAGE   \* MERGEFORMAT </w:instrText>
        </w:r>
        <w:r>
          <w:fldChar w:fldCharType="separate"/>
        </w:r>
        <w:r w:rsidR="00BE7BF9">
          <w:rPr>
            <w:noProof/>
          </w:rPr>
          <w:t>15</w:t>
        </w:r>
        <w:r>
          <w:rPr>
            <w:noProof/>
          </w:rPr>
          <w:fldChar w:fldCharType="end"/>
        </w:r>
      </w:p>
    </w:sdtContent>
  </w:sdt>
  <w:p w14:paraId="4231417B" w14:textId="77777777" w:rsidR="006E60D1" w:rsidRDefault="006E60D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DA6678" w14:textId="77777777" w:rsidR="006E60D1" w:rsidRDefault="006E60D1" w:rsidP="004656B4">
      <w:r>
        <w:separator/>
      </w:r>
    </w:p>
  </w:footnote>
  <w:footnote w:type="continuationSeparator" w:id="0">
    <w:p w14:paraId="00AB6B84" w14:textId="77777777" w:rsidR="006E60D1" w:rsidRDefault="006E60D1" w:rsidP="004656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3F11E" w14:textId="7DF90299" w:rsidR="006E60D1" w:rsidRDefault="006E60D1" w:rsidP="00B34135">
    <w:pPr>
      <w:pStyle w:val="Header"/>
      <w:jc w:val="right"/>
    </w:pPr>
    <w:r>
      <w:t>Winegrape phenology and heat stress</w:t>
    </w:r>
  </w:p>
  <w:p w14:paraId="4FAD1B76" w14:textId="77777777" w:rsidR="006E60D1" w:rsidRDefault="006E60D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43E8"/>
    <w:rsid w:val="0002751B"/>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125E2"/>
    <w:rsid w:val="001212C6"/>
    <w:rsid w:val="001212FC"/>
    <w:rsid w:val="00123B50"/>
    <w:rsid w:val="00123CB5"/>
    <w:rsid w:val="00130784"/>
    <w:rsid w:val="00132441"/>
    <w:rsid w:val="0013265F"/>
    <w:rsid w:val="0014264D"/>
    <w:rsid w:val="00146126"/>
    <w:rsid w:val="00150296"/>
    <w:rsid w:val="00154271"/>
    <w:rsid w:val="00154FA1"/>
    <w:rsid w:val="0015634D"/>
    <w:rsid w:val="001633BC"/>
    <w:rsid w:val="00170344"/>
    <w:rsid w:val="00175A07"/>
    <w:rsid w:val="00193D86"/>
    <w:rsid w:val="00195DDA"/>
    <w:rsid w:val="00196510"/>
    <w:rsid w:val="001A0535"/>
    <w:rsid w:val="001B0627"/>
    <w:rsid w:val="001B0707"/>
    <w:rsid w:val="001B1899"/>
    <w:rsid w:val="001C1E18"/>
    <w:rsid w:val="001C4C1A"/>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2072"/>
    <w:rsid w:val="00262255"/>
    <w:rsid w:val="00272EA5"/>
    <w:rsid w:val="00273E1F"/>
    <w:rsid w:val="002752E7"/>
    <w:rsid w:val="002762BF"/>
    <w:rsid w:val="002765DF"/>
    <w:rsid w:val="00292BB7"/>
    <w:rsid w:val="00294F31"/>
    <w:rsid w:val="002B3BFD"/>
    <w:rsid w:val="002B5525"/>
    <w:rsid w:val="002B67FF"/>
    <w:rsid w:val="002B7EB6"/>
    <w:rsid w:val="002C1678"/>
    <w:rsid w:val="002C7190"/>
    <w:rsid w:val="002D5FB2"/>
    <w:rsid w:val="002D66F9"/>
    <w:rsid w:val="002E0E9F"/>
    <w:rsid w:val="002E5A53"/>
    <w:rsid w:val="002E5DE2"/>
    <w:rsid w:val="002E6169"/>
    <w:rsid w:val="002F22EA"/>
    <w:rsid w:val="00303CF9"/>
    <w:rsid w:val="0031015B"/>
    <w:rsid w:val="0031294A"/>
    <w:rsid w:val="00313FF1"/>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70C2B"/>
    <w:rsid w:val="00370CAC"/>
    <w:rsid w:val="0038396C"/>
    <w:rsid w:val="00384153"/>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1D3"/>
    <w:rsid w:val="003F4302"/>
    <w:rsid w:val="003F457C"/>
    <w:rsid w:val="003F6FA5"/>
    <w:rsid w:val="003F7FE2"/>
    <w:rsid w:val="0040514E"/>
    <w:rsid w:val="00407B6C"/>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0ADE"/>
    <w:rsid w:val="00484110"/>
    <w:rsid w:val="0049271F"/>
    <w:rsid w:val="004967C3"/>
    <w:rsid w:val="004A255F"/>
    <w:rsid w:val="004A4A13"/>
    <w:rsid w:val="004B1033"/>
    <w:rsid w:val="004B4371"/>
    <w:rsid w:val="004B4AD3"/>
    <w:rsid w:val="004C0201"/>
    <w:rsid w:val="004C2FB9"/>
    <w:rsid w:val="004C5FA2"/>
    <w:rsid w:val="004F02F6"/>
    <w:rsid w:val="004F2188"/>
    <w:rsid w:val="004F5C1C"/>
    <w:rsid w:val="00503BF3"/>
    <w:rsid w:val="00504F9C"/>
    <w:rsid w:val="00513D36"/>
    <w:rsid w:val="00517698"/>
    <w:rsid w:val="00517A0F"/>
    <w:rsid w:val="00521383"/>
    <w:rsid w:val="005253BE"/>
    <w:rsid w:val="005255D9"/>
    <w:rsid w:val="00525B9F"/>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300F"/>
    <w:rsid w:val="005948D8"/>
    <w:rsid w:val="005A1CF5"/>
    <w:rsid w:val="005A7767"/>
    <w:rsid w:val="005C0B21"/>
    <w:rsid w:val="005C0CD3"/>
    <w:rsid w:val="005D0309"/>
    <w:rsid w:val="005D2A4C"/>
    <w:rsid w:val="005E3498"/>
    <w:rsid w:val="005E4539"/>
    <w:rsid w:val="005F0857"/>
    <w:rsid w:val="005F16F6"/>
    <w:rsid w:val="005F46A8"/>
    <w:rsid w:val="005F5877"/>
    <w:rsid w:val="005F5A15"/>
    <w:rsid w:val="005F6524"/>
    <w:rsid w:val="005F6884"/>
    <w:rsid w:val="005F73D8"/>
    <w:rsid w:val="00614416"/>
    <w:rsid w:val="00626AAE"/>
    <w:rsid w:val="0063089D"/>
    <w:rsid w:val="0064035E"/>
    <w:rsid w:val="00655AE0"/>
    <w:rsid w:val="00657078"/>
    <w:rsid w:val="006647F0"/>
    <w:rsid w:val="00664B3D"/>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D1B"/>
    <w:rsid w:val="006E18C3"/>
    <w:rsid w:val="006E1D5C"/>
    <w:rsid w:val="006E45D6"/>
    <w:rsid w:val="006E60D1"/>
    <w:rsid w:val="006E63DA"/>
    <w:rsid w:val="006E7311"/>
    <w:rsid w:val="006E76D3"/>
    <w:rsid w:val="006E7B4D"/>
    <w:rsid w:val="006F561A"/>
    <w:rsid w:val="007024C6"/>
    <w:rsid w:val="00704022"/>
    <w:rsid w:val="007118E8"/>
    <w:rsid w:val="007167D9"/>
    <w:rsid w:val="00717B02"/>
    <w:rsid w:val="007205EB"/>
    <w:rsid w:val="00723F31"/>
    <w:rsid w:val="00724B36"/>
    <w:rsid w:val="00741CDF"/>
    <w:rsid w:val="007435CA"/>
    <w:rsid w:val="007527DD"/>
    <w:rsid w:val="007534B8"/>
    <w:rsid w:val="00753EA4"/>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62E"/>
    <w:rsid w:val="007B1DE0"/>
    <w:rsid w:val="007B5912"/>
    <w:rsid w:val="007C5AB8"/>
    <w:rsid w:val="007C6C4A"/>
    <w:rsid w:val="007C76DD"/>
    <w:rsid w:val="007E1066"/>
    <w:rsid w:val="007E4E3D"/>
    <w:rsid w:val="007E5C32"/>
    <w:rsid w:val="007E5D82"/>
    <w:rsid w:val="007E648C"/>
    <w:rsid w:val="007F0760"/>
    <w:rsid w:val="007F240A"/>
    <w:rsid w:val="007F359C"/>
    <w:rsid w:val="00800631"/>
    <w:rsid w:val="008106CD"/>
    <w:rsid w:val="00810ABF"/>
    <w:rsid w:val="00822A3B"/>
    <w:rsid w:val="008256AF"/>
    <w:rsid w:val="0083421C"/>
    <w:rsid w:val="008349D2"/>
    <w:rsid w:val="00841F28"/>
    <w:rsid w:val="00842B67"/>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51FDA"/>
    <w:rsid w:val="00952926"/>
    <w:rsid w:val="00956F8E"/>
    <w:rsid w:val="00961FC0"/>
    <w:rsid w:val="00963DDF"/>
    <w:rsid w:val="009742E2"/>
    <w:rsid w:val="0097490B"/>
    <w:rsid w:val="009750F5"/>
    <w:rsid w:val="00984BE2"/>
    <w:rsid w:val="00996FF6"/>
    <w:rsid w:val="009A7055"/>
    <w:rsid w:val="009A706E"/>
    <w:rsid w:val="009B01D2"/>
    <w:rsid w:val="009B03A2"/>
    <w:rsid w:val="009B0785"/>
    <w:rsid w:val="009B1F7A"/>
    <w:rsid w:val="009B52BF"/>
    <w:rsid w:val="009B5E34"/>
    <w:rsid w:val="009B6186"/>
    <w:rsid w:val="009B74CF"/>
    <w:rsid w:val="009C6D5A"/>
    <w:rsid w:val="009D31F5"/>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AE4BD6"/>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4135"/>
    <w:rsid w:val="00B36315"/>
    <w:rsid w:val="00B37980"/>
    <w:rsid w:val="00B4540B"/>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91BE9"/>
    <w:rsid w:val="00B95954"/>
    <w:rsid w:val="00B95E29"/>
    <w:rsid w:val="00B96377"/>
    <w:rsid w:val="00B9758B"/>
    <w:rsid w:val="00B97C34"/>
    <w:rsid w:val="00BA5C15"/>
    <w:rsid w:val="00BB2694"/>
    <w:rsid w:val="00BB2DE8"/>
    <w:rsid w:val="00BB6CF5"/>
    <w:rsid w:val="00BC090B"/>
    <w:rsid w:val="00BC1E75"/>
    <w:rsid w:val="00BC3F97"/>
    <w:rsid w:val="00BD3C4B"/>
    <w:rsid w:val="00BD50D8"/>
    <w:rsid w:val="00BD7A42"/>
    <w:rsid w:val="00BE06EE"/>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4425"/>
    <w:rsid w:val="00C31ECE"/>
    <w:rsid w:val="00C33498"/>
    <w:rsid w:val="00C36643"/>
    <w:rsid w:val="00C36CFB"/>
    <w:rsid w:val="00C41495"/>
    <w:rsid w:val="00C449D4"/>
    <w:rsid w:val="00C467E4"/>
    <w:rsid w:val="00C5360C"/>
    <w:rsid w:val="00C549C2"/>
    <w:rsid w:val="00C60818"/>
    <w:rsid w:val="00C6329C"/>
    <w:rsid w:val="00C639A8"/>
    <w:rsid w:val="00C64D52"/>
    <w:rsid w:val="00C65815"/>
    <w:rsid w:val="00C66162"/>
    <w:rsid w:val="00C67F07"/>
    <w:rsid w:val="00C82D1D"/>
    <w:rsid w:val="00C91D42"/>
    <w:rsid w:val="00C967C3"/>
    <w:rsid w:val="00CB031D"/>
    <w:rsid w:val="00CC4F30"/>
    <w:rsid w:val="00CC5903"/>
    <w:rsid w:val="00CC6C01"/>
    <w:rsid w:val="00CD0EF8"/>
    <w:rsid w:val="00CD17E5"/>
    <w:rsid w:val="00CD2B80"/>
    <w:rsid w:val="00CD3285"/>
    <w:rsid w:val="00CD34E5"/>
    <w:rsid w:val="00CD4B15"/>
    <w:rsid w:val="00CD4DB8"/>
    <w:rsid w:val="00CF770D"/>
    <w:rsid w:val="00D03E0E"/>
    <w:rsid w:val="00D071A3"/>
    <w:rsid w:val="00D07B50"/>
    <w:rsid w:val="00D13876"/>
    <w:rsid w:val="00D13E7F"/>
    <w:rsid w:val="00D14799"/>
    <w:rsid w:val="00D169AB"/>
    <w:rsid w:val="00D40F8D"/>
    <w:rsid w:val="00D40FFB"/>
    <w:rsid w:val="00D41F5B"/>
    <w:rsid w:val="00D444F4"/>
    <w:rsid w:val="00D57153"/>
    <w:rsid w:val="00D626C0"/>
    <w:rsid w:val="00D70772"/>
    <w:rsid w:val="00D70FE0"/>
    <w:rsid w:val="00D74638"/>
    <w:rsid w:val="00D7655C"/>
    <w:rsid w:val="00D77F66"/>
    <w:rsid w:val="00D80EBC"/>
    <w:rsid w:val="00D820C1"/>
    <w:rsid w:val="00D82AD4"/>
    <w:rsid w:val="00D91F2D"/>
    <w:rsid w:val="00D93B48"/>
    <w:rsid w:val="00D94FEE"/>
    <w:rsid w:val="00D956ED"/>
    <w:rsid w:val="00D96081"/>
    <w:rsid w:val="00D96776"/>
    <w:rsid w:val="00D96B71"/>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1A33"/>
    <w:rsid w:val="00E12889"/>
    <w:rsid w:val="00E1411A"/>
    <w:rsid w:val="00E15BAF"/>
    <w:rsid w:val="00E17BFB"/>
    <w:rsid w:val="00E21010"/>
    <w:rsid w:val="00E221E3"/>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A0E17"/>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65EF"/>
    <w:rsid w:val="00F77700"/>
    <w:rsid w:val="00F85729"/>
    <w:rsid w:val="00F920F2"/>
    <w:rsid w:val="00F941E0"/>
    <w:rsid w:val="00F9515A"/>
    <w:rsid w:val="00F97BBE"/>
    <w:rsid w:val="00FA26D3"/>
    <w:rsid w:val="00FA74DF"/>
    <w:rsid w:val="00FB2A2F"/>
    <w:rsid w:val="00FB48C3"/>
    <w:rsid w:val="00FB7069"/>
    <w:rsid w:val="00FB7CEE"/>
    <w:rsid w:val="00FC210D"/>
    <w:rsid w:val="00FC627F"/>
    <w:rsid w:val="00FD0BE4"/>
    <w:rsid w:val="00FD12FB"/>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tif"/><Relationship Id="rId13" Type="http://schemas.openxmlformats.org/officeDocument/2006/relationships/comments" Target="comments.xm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knb.ecoinformatics.org/view/doi:10.5063/F18G8J29"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820A8136-66A5-C44D-8C52-DE7A57BFF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0</Pages>
  <Words>17226</Words>
  <Characters>98190</Characters>
  <Application>Microsoft Macintosh Word</Application>
  <DocSecurity>0</DocSecurity>
  <Lines>818</Lines>
  <Paragraphs>2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5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55</cp:revision>
  <cp:lastPrinted>2019-12-01T03:58:00Z</cp:lastPrinted>
  <dcterms:created xsi:type="dcterms:W3CDTF">2019-12-01T03:59:00Z</dcterms:created>
  <dcterms:modified xsi:type="dcterms:W3CDTF">2020-02-2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7"&gt;&lt;session id="wXZ9Nerz"/&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